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1230" w:rsidRPr="00945F29" w:rsidRDefault="00631C90" w:rsidP="007D1230">
      <w:pPr>
        <w:jc w:val="center"/>
        <w:rPr>
          <w:sz w:val="22"/>
          <w:szCs w:val="22"/>
          <w:lang w:val="id-ID"/>
        </w:rPr>
      </w:pPr>
      <w:r w:rsidRPr="00631C90">
        <w:rPr>
          <w:b/>
          <w:bCs/>
          <w:sz w:val="24"/>
          <w:szCs w:val="24"/>
        </w:rPr>
        <w:t>IMPLEMENTASI ALGORITMA CAESAR CIPHER PADA DATA PASIEN YANG TERINDIKASI COVID-</w:t>
      </w:r>
      <w:proofErr w:type="gramStart"/>
      <w:r w:rsidRPr="00631C90">
        <w:rPr>
          <w:b/>
          <w:bCs/>
          <w:sz w:val="24"/>
          <w:szCs w:val="24"/>
        </w:rPr>
        <w:t>19  DI</w:t>
      </w:r>
      <w:proofErr w:type="gramEnd"/>
      <w:r w:rsidRPr="00631C90">
        <w:rPr>
          <w:b/>
          <w:bCs/>
          <w:sz w:val="24"/>
          <w:szCs w:val="24"/>
        </w:rPr>
        <w:t xml:space="preserve"> PUSKESMAS SIMPANG PERIUK KOTA LUBUKLINGGAU</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87FEE" w:rsidRPr="00E87FEE" w:rsidRDefault="00631C90" w:rsidP="00E87FEE">
      <w:pPr>
        <w:jc w:val="center"/>
        <w:rPr>
          <w:b/>
          <w:bCs/>
          <w:vertAlign w:val="superscript"/>
        </w:rPr>
      </w:pPr>
      <w:r w:rsidRPr="00631C90">
        <w:rPr>
          <w:b/>
          <w:bCs/>
        </w:rPr>
        <w:t>Hilen Putri Yani</w:t>
      </w:r>
      <w:r w:rsidR="00E87FEE" w:rsidRPr="00E87FEE">
        <w:rPr>
          <w:b/>
          <w:bCs/>
          <w:vertAlign w:val="superscript"/>
        </w:rPr>
        <w:t>1</w:t>
      </w:r>
      <w:r w:rsidR="00E87FEE" w:rsidRPr="00E87FEE">
        <w:rPr>
          <w:b/>
          <w:bCs/>
        </w:rPr>
        <w:t xml:space="preserve">, </w:t>
      </w:r>
      <w:r w:rsidRPr="00631C90">
        <w:rPr>
          <w:b/>
          <w:bCs/>
        </w:rPr>
        <w:t>Harma Oktafia Lingga Wijaya</w:t>
      </w:r>
      <w:r w:rsidR="00E87FEE" w:rsidRPr="00E87FEE">
        <w:rPr>
          <w:b/>
          <w:bCs/>
          <w:vertAlign w:val="superscript"/>
        </w:rPr>
        <w:t>2</w:t>
      </w:r>
      <w:r w:rsidR="00E87FEE" w:rsidRPr="00E87FEE">
        <w:rPr>
          <w:b/>
          <w:bCs/>
        </w:rPr>
        <w:t xml:space="preserve">, </w:t>
      </w:r>
      <w:r w:rsidRPr="00631C90">
        <w:rPr>
          <w:b/>
          <w:bCs/>
        </w:rPr>
        <w:t>Tri Hasanah B.A</w:t>
      </w:r>
      <w:r w:rsidR="00E87FEE" w:rsidRPr="00E87FEE">
        <w:rPr>
          <w:b/>
          <w:bCs/>
          <w:vertAlign w:val="superscript"/>
        </w:rPr>
        <w:t>3</w:t>
      </w:r>
    </w:p>
    <w:p w:rsidR="00E87FEE" w:rsidRPr="00E87FEE" w:rsidRDefault="00E87FEE" w:rsidP="00E87FEE">
      <w:pPr>
        <w:jc w:val="center"/>
      </w:pPr>
      <w:r w:rsidRPr="00E87FEE">
        <w:rPr>
          <w:vertAlign w:val="superscript"/>
        </w:rPr>
        <w:t>1</w:t>
      </w:r>
      <w:r w:rsidR="00DF749B">
        <w:rPr>
          <w:vertAlign w:val="superscript"/>
          <w:lang w:val="id-ID"/>
        </w:rPr>
        <w:t>,3</w:t>
      </w:r>
      <w:r w:rsidRPr="00E87FEE">
        <w:t>Program Studi</w:t>
      </w:r>
      <w:r w:rsidR="00DF749B">
        <w:rPr>
          <w:lang w:val="id-ID"/>
        </w:rPr>
        <w:t xml:space="preserve"> Informatika</w:t>
      </w:r>
      <w:r w:rsidRPr="00E87FEE">
        <w:t>, Universitas Bina Insan, LubukLinggau, Indonesia</w:t>
      </w:r>
    </w:p>
    <w:p w:rsidR="00E87FEE" w:rsidRPr="00E87FEE" w:rsidRDefault="00DF749B" w:rsidP="00E87FEE">
      <w:pPr>
        <w:jc w:val="center"/>
      </w:pPr>
      <w:r>
        <w:rPr>
          <w:vertAlign w:val="superscript"/>
        </w:rPr>
        <w:t>2</w:t>
      </w:r>
      <w:r w:rsidR="00E87FEE" w:rsidRPr="00E87FEE">
        <w:t>Program Studi</w:t>
      </w:r>
      <w:r>
        <w:rPr>
          <w:lang w:val="id-ID"/>
        </w:rPr>
        <w:t xml:space="preserve"> Sistem Informasi</w:t>
      </w:r>
      <w:r w:rsidR="00E87FEE"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DF749B">
        <w:t>hilen_putriyani</w:t>
      </w:r>
      <w:r w:rsidRPr="00E87FEE">
        <w:t xml:space="preserve">@univbinainsan.ac.id, </w:t>
      </w:r>
      <w:r w:rsidRPr="00E87FEE">
        <w:rPr>
          <w:vertAlign w:val="superscript"/>
        </w:rPr>
        <w:t>2</w:t>
      </w:r>
      <w:r w:rsidR="00DF749B">
        <w:t>harma_oktafia</w:t>
      </w:r>
      <w:r w:rsidRPr="00E87FEE">
        <w:t>@univbinainsan.ac.id,</w:t>
      </w:r>
      <w:r w:rsidRPr="00E87FEE">
        <w:rPr>
          <w:vertAlign w:val="superscript"/>
        </w:rPr>
        <w:t xml:space="preserve"> 3</w:t>
      </w:r>
      <w:r w:rsidR="00DF749B">
        <w:t>tti_hasanah</w:t>
      </w:r>
      <w:r w:rsidRPr="00E87FEE">
        <w:t>@univbinainsan.ac.id</w:t>
      </w:r>
    </w:p>
    <w:p w:rsidR="007D1230" w:rsidRPr="00A648CF" w:rsidRDefault="007D1230" w:rsidP="00DF749B">
      <w:pPr>
        <w:rPr>
          <w:sz w:val="22"/>
          <w:szCs w:val="22"/>
          <w:lang w:val="id-ID"/>
        </w:rPr>
      </w:pPr>
      <w:bookmarkStart w:id="0" w:name="_GoBack"/>
      <w:bookmarkEnd w:id="0"/>
    </w:p>
    <w:p w:rsidR="007D1230" w:rsidRPr="00010800" w:rsidRDefault="007D1230" w:rsidP="007D1230">
      <w:pPr>
        <w:jc w:val="center"/>
        <w:rPr>
          <w:b/>
          <w:sz w:val="22"/>
          <w:szCs w:val="22"/>
        </w:rPr>
      </w:pPr>
      <w:r w:rsidRPr="00010800">
        <w:rPr>
          <w:b/>
          <w:bCs/>
          <w:iCs/>
          <w:sz w:val="22"/>
          <w:szCs w:val="22"/>
        </w:rPr>
        <w:t>Abstrak</w:t>
      </w:r>
    </w:p>
    <w:p w:rsidR="007D1230" w:rsidRPr="00D83057" w:rsidRDefault="00631C90" w:rsidP="007D1230">
      <w:pPr>
        <w:ind w:firstLine="709"/>
        <w:jc w:val="both"/>
        <w:rPr>
          <w:sz w:val="22"/>
          <w:szCs w:val="22"/>
          <w:shd w:val="clear" w:color="auto" w:fill="FFFFFF"/>
        </w:rPr>
      </w:pPr>
      <w:r>
        <w:t>Masalah dalam penelitian ini adalah bagaimana mengimplementasikan algoritma caesar cipher pada data pasien terindikasi covid-19 di Puskesmas Simpang Periuk Kota Lubuklinggau, Dalam penelitian ini penulis menggunakan kriptografi Caesar cipher, penggunaan kriptografi bertujuan untuk mengamankan setiap data proses penyimpanan pada database pada sistem ini nantinya, Hasil dari penelitian ini adalah menghasilkan sebuah aplikasi yang dapat digunakan oleh masyarakat untuk mengetahui jumlah kasus Covid-19 di Puskesmas Simpang Periuk Kota Lubuklinggau, Kesimpulan dari penelitian ini agar aplikasi ini dapat membantu Puskesmas dalam mengelola data Covid-19 secara akurat dan online serta dapat mempermudah masyarakat untuk mengetahui jumlah data kasus Covid-19 di sekitarnya</w:t>
      </w:r>
      <w:r w:rsidR="007D1230" w:rsidRPr="00D83057">
        <w:rPr>
          <w:rStyle w:val="longtext"/>
          <w:sz w:val="22"/>
          <w:szCs w:val="22"/>
          <w:shd w:val="clear" w:color="auto" w:fill="FFFFFF"/>
        </w:rPr>
        <w:t xml:space="preserve"> </w:t>
      </w:r>
    </w:p>
    <w:p w:rsidR="007D1230" w:rsidRPr="00A648CF" w:rsidRDefault="007D1230" w:rsidP="007D1230">
      <w:pPr>
        <w:rPr>
          <w:i/>
          <w:sz w:val="22"/>
          <w:szCs w:val="22"/>
        </w:rPr>
      </w:pPr>
    </w:p>
    <w:p w:rsidR="007D1230" w:rsidRPr="00631C90" w:rsidRDefault="00631C90" w:rsidP="007D1230">
      <w:pPr>
        <w:rPr>
          <w:sz w:val="22"/>
          <w:szCs w:val="22"/>
          <w:lang w:val="id-ID"/>
        </w:rPr>
      </w:pPr>
      <w:r w:rsidRPr="00536132">
        <w:rPr>
          <w:b/>
        </w:rPr>
        <w:t xml:space="preserve">Kata </w:t>
      </w:r>
      <w:proofErr w:type="gramStart"/>
      <w:r w:rsidRPr="00536132">
        <w:rPr>
          <w:b/>
        </w:rPr>
        <w:t>Kunci</w:t>
      </w:r>
      <w:r>
        <w:t xml:space="preserve"> :</w:t>
      </w:r>
      <w:proofErr w:type="gramEnd"/>
      <w:r>
        <w:t xml:space="preserve"> Algoritma; Caesar Cipher; Covid19; </w:t>
      </w:r>
      <w:r>
        <w:rPr>
          <w:lang w:val="id-ID"/>
        </w:rPr>
        <w:t>Waterfall</w:t>
      </w: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7D1230" w:rsidRPr="00A648CF" w:rsidRDefault="00631C90" w:rsidP="007D1230">
      <w:pPr>
        <w:ind w:firstLine="720"/>
        <w:jc w:val="both"/>
        <w:rPr>
          <w:i/>
          <w:iCs/>
          <w:color w:val="000000"/>
          <w:sz w:val="22"/>
          <w:szCs w:val="22"/>
        </w:rPr>
      </w:pPr>
      <w:r w:rsidRPr="00117408">
        <w:t xml:space="preserve">The problem of this research </w:t>
      </w:r>
      <w:r>
        <w:t xml:space="preserve"> was h</w:t>
      </w:r>
      <w:r w:rsidRPr="00117408">
        <w:t>ow to implement the caesar cipher algorithm on patient data indicated for covid-19 at the simpang periuk health center, lubuklinggau city</w:t>
      </w:r>
      <w:r>
        <w:t xml:space="preserve">, </w:t>
      </w:r>
      <w:r w:rsidRPr="00117408">
        <w:rPr>
          <w:i/>
        </w:rPr>
        <w:t>In this study the author uses Caesar cipher cryptography, the use of cryptography aims to secure every data storage process in the database in this system la</w:t>
      </w:r>
      <w:r>
        <w:rPr>
          <w:i/>
        </w:rPr>
        <w:t xml:space="preserve">ter, </w:t>
      </w:r>
      <w:r w:rsidRPr="00117408">
        <w:rPr>
          <w:i/>
        </w:rPr>
        <w:t>The result of this research is to produce an application that can be used by the public to find out the number of Covid-19 cases at the Simpang Periuk Health Center, Lubuklinggau City</w:t>
      </w:r>
      <w:r>
        <w:rPr>
          <w:i/>
        </w:rPr>
        <w:t xml:space="preserve">, </w:t>
      </w:r>
      <w:r w:rsidRPr="00117408">
        <w:rPr>
          <w:i/>
        </w:rPr>
        <w:t>The conclusion of this research is that this application can help the Community Health Center in managing Covid-19 data accurately and online and can make it easier for the public to find out the amount of</w:t>
      </w:r>
      <w:r>
        <w:rPr>
          <w:i/>
        </w:rPr>
        <w:t xml:space="preserve"> Covid-19 case data around them</w:t>
      </w:r>
    </w:p>
    <w:p w:rsidR="007D1230" w:rsidRPr="00A648CF" w:rsidRDefault="007D1230" w:rsidP="007D1230">
      <w:pPr>
        <w:jc w:val="both"/>
        <w:rPr>
          <w:i/>
          <w:iCs/>
          <w:color w:val="000000"/>
          <w:sz w:val="22"/>
          <w:szCs w:val="22"/>
        </w:rPr>
      </w:pPr>
    </w:p>
    <w:p w:rsidR="007D1230" w:rsidRPr="001E2175" w:rsidRDefault="00631C90" w:rsidP="007D1230">
      <w:pPr>
        <w:rPr>
          <w:rStyle w:val="hps"/>
          <w:sz w:val="22"/>
          <w:szCs w:val="22"/>
        </w:rPr>
      </w:pPr>
      <w:proofErr w:type="gramStart"/>
      <w:r w:rsidRPr="00117408">
        <w:rPr>
          <w:b/>
          <w:i/>
        </w:rPr>
        <w:t>Keywords</w:t>
      </w:r>
      <w:r>
        <w:rPr>
          <w:i/>
        </w:rPr>
        <w:t xml:space="preserve"> :</w:t>
      </w:r>
      <w:proofErr w:type="gramEnd"/>
      <w:r>
        <w:rPr>
          <w:i/>
        </w:rPr>
        <w:t xml:space="preserve"> </w:t>
      </w:r>
      <w:r w:rsidRPr="00117408">
        <w:rPr>
          <w:i/>
        </w:rPr>
        <w:t>Algorithm; Caesar Cipher; Covid-19; Waterfall</w:t>
      </w:r>
    </w:p>
    <w:p w:rsidR="007D1230" w:rsidRDefault="007D1230" w:rsidP="007D1230">
      <w:pPr>
        <w:rPr>
          <w:sz w:val="22"/>
          <w:szCs w:val="22"/>
          <w:lang w:val="id-ID"/>
        </w:rPr>
      </w:pPr>
    </w:p>
    <w:p w:rsidR="007D1230" w:rsidRDefault="007D1230" w:rsidP="007D1230">
      <w:pPr>
        <w:rPr>
          <w:sz w:val="22"/>
          <w:szCs w:val="22"/>
          <w:lang w:val="id-ID"/>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sectPr w:rsidR="007D1230" w:rsidSect="00D90AD6">
          <w:headerReference w:type="default" r:id="rId8"/>
          <w:footerReference w:type="default" r:id="rId9"/>
          <w:pgSz w:w="11906" w:h="16838" w:code="9"/>
          <w:pgMar w:top="1701" w:right="1701" w:bottom="1701" w:left="1701" w:header="850" w:footer="850" w:gutter="0"/>
          <w:cols w:space="708"/>
          <w:docGrid w:linePitch="360"/>
        </w:sect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D342AD" w:rsidRDefault="00D342AD"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F87C9F" w:rsidRDefault="00F87C9F" w:rsidP="007D1230">
      <w:pPr>
        <w:rPr>
          <w:rStyle w:val="hps"/>
          <w:sz w:val="22"/>
          <w:szCs w:val="22"/>
        </w:rPr>
      </w:pPr>
    </w:p>
    <w:p w:rsidR="007D1230" w:rsidRDefault="007D1230" w:rsidP="007D1230">
      <w:pPr>
        <w:rPr>
          <w:rStyle w:val="hps"/>
          <w:sz w:val="22"/>
          <w:szCs w:val="22"/>
        </w:rPr>
      </w:pPr>
    </w:p>
    <w:p w:rsidR="00F3473E" w:rsidRDefault="00F3473E" w:rsidP="00631C90">
      <w:pPr>
        <w:pStyle w:val="Heading1"/>
        <w:spacing w:line="276" w:lineRule="auto"/>
        <w:ind w:left="567"/>
        <w:sectPr w:rsidR="00F3473E"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rsidR="007D1230" w:rsidRPr="00631C90" w:rsidRDefault="007D1230" w:rsidP="00631C90">
      <w:pPr>
        <w:pStyle w:val="Heading1"/>
        <w:numPr>
          <w:ilvl w:val="0"/>
          <w:numId w:val="2"/>
        </w:numPr>
        <w:ind w:left="567" w:hanging="567"/>
      </w:pPr>
      <w:r w:rsidRPr="00D83057">
        <w:lastRenderedPageBreak/>
        <w:t>PENDAHULUAN</w:t>
      </w:r>
    </w:p>
    <w:p w:rsidR="00631C90" w:rsidRDefault="00631C90" w:rsidP="00631C90">
      <w:pPr>
        <w:ind w:firstLine="567"/>
        <w:jc w:val="both"/>
        <w:rPr>
          <w:rFonts w:eastAsia="Calibri"/>
          <w:color w:val="000000"/>
          <w:szCs w:val="24"/>
        </w:rPr>
      </w:pPr>
      <w:r>
        <w:rPr>
          <w:rFonts w:eastAsia="Calibri"/>
          <w:color w:val="000000"/>
          <w:szCs w:val="24"/>
        </w:rPr>
        <w:t>Perkembangan teknologi i</w:t>
      </w:r>
      <w:r w:rsidRPr="00FA26A2">
        <w:rPr>
          <w:rFonts w:eastAsia="Calibri"/>
          <w:color w:val="000000"/>
          <w:szCs w:val="24"/>
        </w:rPr>
        <w:t>nformasi</w:t>
      </w:r>
      <w:r>
        <w:rPr>
          <w:rFonts w:eastAsia="Calibri"/>
          <w:color w:val="000000"/>
          <w:szCs w:val="24"/>
        </w:rPr>
        <w:t xml:space="preserve"> dan komunikasi telah mengalami kemajuan </w:t>
      </w:r>
      <w:r w:rsidRPr="00FA26A2">
        <w:rPr>
          <w:rFonts w:eastAsia="Calibri"/>
          <w:color w:val="000000"/>
          <w:szCs w:val="24"/>
        </w:rPr>
        <w:t>yang demikian pesat</w:t>
      </w:r>
      <w:r>
        <w:rPr>
          <w:rFonts w:eastAsia="Calibri"/>
          <w:color w:val="000000"/>
          <w:szCs w:val="24"/>
        </w:rPr>
        <w:t xml:space="preserve"> dan</w:t>
      </w:r>
      <w:r w:rsidRPr="00FA26A2">
        <w:rPr>
          <w:rFonts w:eastAsia="Calibri"/>
          <w:color w:val="000000"/>
          <w:szCs w:val="24"/>
        </w:rPr>
        <w:t xml:space="preserve"> telah memunculkan berbagai macam aplikasi baru diantaranya adalah perkembangan </w:t>
      </w:r>
      <w:r w:rsidRPr="007478C7">
        <w:rPr>
          <w:rFonts w:eastAsia="Calibri"/>
          <w:i/>
          <w:color w:val="000000"/>
          <w:szCs w:val="24"/>
        </w:rPr>
        <w:t>website</w:t>
      </w:r>
      <w:r w:rsidRPr="00FA26A2">
        <w:rPr>
          <w:rFonts w:eastAsia="Calibri"/>
          <w:color w:val="000000"/>
          <w:szCs w:val="24"/>
        </w:rPr>
        <w:t xml:space="preserve">. </w:t>
      </w:r>
      <w:r w:rsidRPr="007478C7">
        <w:rPr>
          <w:rFonts w:eastAsia="Calibri"/>
          <w:i/>
          <w:color w:val="000000"/>
          <w:szCs w:val="24"/>
        </w:rPr>
        <w:t>Website</w:t>
      </w:r>
      <w:r w:rsidRPr="00FA26A2">
        <w:rPr>
          <w:rFonts w:eastAsia="Calibri"/>
          <w:color w:val="000000"/>
          <w:szCs w:val="24"/>
        </w:rPr>
        <w:t xml:space="preserve"> merupakan teknologi informasi yang dapat digunakan untuk memberikan informasi dan memberikan pelayanan berbasis </w:t>
      </w:r>
      <w:r w:rsidRPr="007478C7">
        <w:rPr>
          <w:rFonts w:eastAsia="Calibri"/>
          <w:i/>
          <w:color w:val="000000"/>
          <w:szCs w:val="24"/>
        </w:rPr>
        <w:t>online</w:t>
      </w:r>
      <w:r w:rsidRPr="00FA26A2">
        <w:rPr>
          <w:rFonts w:eastAsia="Calibri"/>
          <w:color w:val="000000"/>
          <w:szCs w:val="24"/>
        </w:rPr>
        <w:t xml:space="preserve"> sehingga dapat mempermudah perusahaan atau organisasi swasta maupun pemerintah dalam melakukan pelayanan kepada publik.</w:t>
      </w:r>
    </w:p>
    <w:p w:rsidR="00631C90" w:rsidRDefault="00631C90" w:rsidP="00631C90">
      <w:pPr>
        <w:ind w:firstLine="567"/>
        <w:jc w:val="both"/>
      </w:pPr>
      <w:r>
        <w:t xml:space="preserve">Penggunaan teknologi </w:t>
      </w:r>
      <w:r w:rsidRPr="00FA26A2">
        <w:rPr>
          <w:rFonts w:eastAsia="Calibri"/>
          <w:color w:val="000000"/>
          <w:szCs w:val="24"/>
        </w:rPr>
        <w:t xml:space="preserve">informasi </w:t>
      </w:r>
      <w:r>
        <w:t xml:space="preserve">sudah menjadi kebutuhan sekunder yang sangat mendasar, karena hampir semua media yang digunakan untuk bertukar informasi sudah menggunakan teknologi komputer. Teknologi </w:t>
      </w:r>
      <w:r w:rsidRPr="00FA26A2">
        <w:rPr>
          <w:rFonts w:eastAsia="Calibri"/>
          <w:color w:val="000000"/>
          <w:szCs w:val="24"/>
        </w:rPr>
        <w:t xml:space="preserve">informasi </w:t>
      </w:r>
      <w:r>
        <w:t>juga memudahkan kita untuk menyimpan file dalam bentuk data sehingga mengurangi penggunaan kertas yang secara fisik cukup memakan tempat. Dalam dunia informasi, ada informasi yang bersifat umum, yakni informasi yang boleh dilihat atau dibaca oleh siapa saja bahkan terkadang boleh diubah begitupun juga ada informasi yang sifatnya rahasia dimana informasi ini hanya boleh dilihat atau dibaca oleh pihak-pihak tertentu saja.</w:t>
      </w:r>
    </w:p>
    <w:p w:rsidR="00631C90" w:rsidRDefault="00631C90" w:rsidP="00631C90">
      <w:pPr>
        <w:ind w:firstLine="567"/>
        <w:jc w:val="both"/>
      </w:pPr>
      <w:r>
        <w:t xml:space="preserve">Selain sifatnya yang umum atau rahasia, ada juga informasi yang tingkat kepentingannya tinggi, sehingga informasi itu harus utuh walau disimpan dalam waktu yang lama. Informasi dapat berbentuk sebuah pesan </w:t>
      </w:r>
      <w:r w:rsidRPr="007A2B8F">
        <w:t>berupa teks, citra (gambar), s</w:t>
      </w:r>
      <w:r>
        <w:t>uara (audio), video atau bentuk-</w:t>
      </w:r>
      <w:r w:rsidRPr="007A2B8F">
        <w:t>bentuk lainnya</w:t>
      </w:r>
      <w:r>
        <w:t xml:space="preserve">. Didalam ilmu kriptografi ada dua jenis istilah pesan yakni </w:t>
      </w:r>
      <w:r w:rsidRPr="007A2B8F">
        <w:rPr>
          <w:i/>
        </w:rPr>
        <w:t>plaintext</w:t>
      </w:r>
      <w:r>
        <w:t xml:space="preserve"> (</w:t>
      </w:r>
      <w:r w:rsidRPr="007A2B8F">
        <w:t>teks jelas</w:t>
      </w:r>
      <w:r>
        <w:t xml:space="preserve">) dan </w:t>
      </w:r>
      <w:r w:rsidRPr="007A2B8F">
        <w:rPr>
          <w:i/>
        </w:rPr>
        <w:t>Cipherteks</w:t>
      </w:r>
      <w:r>
        <w:rPr>
          <w:i/>
        </w:rPr>
        <w:t xml:space="preserve"> </w:t>
      </w:r>
      <w:r w:rsidRPr="007A2B8F">
        <w:t>(pesan teks yang tersandi)</w:t>
      </w:r>
      <w:r>
        <w:t>.</w:t>
      </w:r>
    </w:p>
    <w:p w:rsidR="00631C90" w:rsidRDefault="00631C90" w:rsidP="00631C90">
      <w:pPr>
        <w:ind w:firstLine="567"/>
        <w:jc w:val="both"/>
      </w:pPr>
      <w:r>
        <w:t xml:space="preserve">Pusat Kesehatan Masyarakat (PUSKESMAS) Simpang Periuk Kota Lubukinggau merupakan salah satu dari beberapa Pusat Kesehatan Masyarakat (PUSKESMAS) yang ada di Kota Lubukliggau, Pusat Kesehatan Masyarakat (PUSKESMAS) Simpang Periuk beralamatkan di Jalan </w:t>
      </w:r>
      <w:r w:rsidRPr="007A2B8F">
        <w:t>Simpang Periuk, Lubuk Linggau Sel</w:t>
      </w:r>
      <w:r>
        <w:t>atan</w:t>
      </w:r>
      <w:r w:rsidRPr="007A2B8F">
        <w:t>. II, Kota Lubuklinggau, Sumatera Selatan 31626</w:t>
      </w:r>
      <w:r>
        <w:t>.</w:t>
      </w:r>
    </w:p>
    <w:p w:rsidR="00631C90" w:rsidRDefault="00631C90" w:rsidP="00631C90">
      <w:pPr>
        <w:ind w:firstLine="567"/>
        <w:jc w:val="both"/>
      </w:pPr>
      <w:r>
        <w:t xml:space="preserve">Berdasarkan hasil dari wawancara yang telah dilakukan penulis di Pusat Kesehatan Masyarakat (PUSKESMAS) Simpang Periuk Kota Lubukinggau dapat diketahui bahwa saat ini Pusat Kesehatan Masyarakat (PUSKESMAS) Simpang Periuk Kota Lubukinggau telah mempunyai sebuah aplikasi yang digunakan untuk mendata data pasien yang terindikasi Covid-19, aplikasi tersebut dinamakan </w:t>
      </w:r>
      <w:r w:rsidRPr="005F2032">
        <w:t>SILACAK</w:t>
      </w:r>
      <w:r>
        <w:t xml:space="preserve"> </w:t>
      </w:r>
      <w:r w:rsidRPr="005F2032">
        <w:t>(Sistem Informasi Pelacakan)</w:t>
      </w:r>
      <w:r>
        <w:t xml:space="preserve">, berdasarkan hasil analisa dan observasi penulis terhadap aplikasi </w:t>
      </w:r>
      <w:r w:rsidRPr="005F2032">
        <w:t>SILACAK</w:t>
      </w:r>
      <w:r>
        <w:t xml:space="preserve"> </w:t>
      </w:r>
      <w:r w:rsidRPr="005F2032">
        <w:t>(Sistem Informasi Pelacakan)</w:t>
      </w:r>
      <w:r>
        <w:t xml:space="preserve"> tersebut diketahui bahwa aplikasi ini hanya dapat digunakan oleh pihak Pusat Kesehatan Masyarakat (PUSKESMAS) Simpang Periuk Kota Lubukinggau, sedangkan masyarakat yang ingin mengetahui jumlah kasus Covid-19 dilingkungan PUSKESMAS harus datang secara langsung ke Pusat Kesehatan Masyarakat (PUSKESMAS) Simpang Periuk Kota Lubukinggau untuk mengetahui data tersebut, sehingga proses yang dilakukan saat ini tidak terlalu efektif. </w:t>
      </w:r>
    </w:p>
    <w:p w:rsidR="00631C90" w:rsidRDefault="00631C90" w:rsidP="00631C90">
      <w:pPr>
        <w:ind w:firstLine="567"/>
        <w:jc w:val="both"/>
      </w:pPr>
      <w:r>
        <w:t>Dari penejelasan sistem yang berjalan saat ini maka penulis akan membuat sebuah sistem baru, dimana sistem yang akan penulis buat ini nantinya dapat digunakan oleh pihak Pusat Kesehatan Masyarakat (PUSKESMAS) maupun masyarakat secara online, dimana pihak Pusat Kesehatan Masyarakat (PUSKESMAS) akan dapat melakukan penginputan langsung ke sistem data-data pasien yang terindikasi Covid-19, untuk masyarakat sendiri dalam penggunaan aplikasi ini dapat mempermudah masyarakat untuk mengetahui secara real time dan akurat tentang jumlah kasus Covid-19 yang ada di Pusat Kesehatan Masyarakat (PUSKESMAS) secara online pada sistem yang akan dibangun ini dalam bentuk diagram grafik batang maupun angka jumlah kasus nya. Sistem yang akan dibuat ini nantinya dilengkapi menggunakan keamanan kriptografi, dalam penelitian ini penulis menggunakan kriptografi Caesar Chiper, penggunaan kriptografi ini bertujuan untuk mengamankan setiap proses penyimpanan data pada database di sistem ini nantinya, dengan menggunakan Algortima Kriptografi Caesar Chiper ini diharapkan nantinya dapat memberikan keamanan lebih pada databasenya, karena setiap data yang tersimpan pada tabel yang ada didatabase akan berbentuk chipertext atau pesan yang telah tersandi, sehingga akan menyulitkan orang yang tidak berwenang ketika mengakses secara paksa database ini nantinya.</w:t>
      </w:r>
    </w:p>
    <w:p w:rsidR="009B629B" w:rsidRDefault="009B629B" w:rsidP="00F3473E">
      <w:pPr>
        <w:spacing w:line="276" w:lineRule="auto"/>
        <w:jc w:val="both"/>
        <w:rPr>
          <w:bCs/>
          <w:sz w:val="22"/>
        </w:rPr>
      </w:pPr>
    </w:p>
    <w:p w:rsidR="00631C90" w:rsidRDefault="00631C90" w:rsidP="00F3473E">
      <w:pPr>
        <w:spacing w:line="276" w:lineRule="auto"/>
        <w:jc w:val="both"/>
        <w:rPr>
          <w:bCs/>
          <w:sz w:val="22"/>
        </w:rPr>
      </w:pPr>
    </w:p>
    <w:p w:rsidR="00631C90" w:rsidRDefault="00631C90" w:rsidP="00F3473E">
      <w:pPr>
        <w:spacing w:line="276" w:lineRule="auto"/>
        <w:jc w:val="both"/>
        <w:rPr>
          <w:bCs/>
          <w:sz w:val="22"/>
        </w:rPr>
      </w:pPr>
    </w:p>
    <w:p w:rsidR="00631C90" w:rsidRDefault="00631C90" w:rsidP="00F3473E">
      <w:pPr>
        <w:spacing w:line="276" w:lineRule="auto"/>
        <w:jc w:val="both"/>
        <w:rPr>
          <w:bCs/>
          <w:sz w:val="22"/>
        </w:rPr>
      </w:pPr>
    </w:p>
    <w:p w:rsidR="00631C90" w:rsidRDefault="00631C90" w:rsidP="00F3473E">
      <w:pPr>
        <w:spacing w:line="276" w:lineRule="auto"/>
        <w:jc w:val="both"/>
        <w:rPr>
          <w:bCs/>
          <w:sz w:val="22"/>
        </w:rPr>
      </w:pPr>
    </w:p>
    <w:p w:rsidR="00631C90" w:rsidRDefault="00631C90" w:rsidP="00F3473E">
      <w:pPr>
        <w:spacing w:line="276" w:lineRule="auto"/>
        <w:jc w:val="both"/>
        <w:rPr>
          <w:bCs/>
          <w:sz w:val="22"/>
        </w:rPr>
      </w:pPr>
    </w:p>
    <w:p w:rsidR="00631C90" w:rsidRDefault="00631C90" w:rsidP="00F3473E">
      <w:pPr>
        <w:spacing w:line="276" w:lineRule="auto"/>
        <w:jc w:val="both"/>
        <w:rPr>
          <w:bCs/>
          <w:sz w:val="22"/>
        </w:rPr>
      </w:pPr>
    </w:p>
    <w:p w:rsidR="00F3473E" w:rsidRPr="00631C90" w:rsidRDefault="000713F1" w:rsidP="00631C90">
      <w:pPr>
        <w:pStyle w:val="Heading2"/>
        <w:numPr>
          <w:ilvl w:val="0"/>
          <w:numId w:val="2"/>
        </w:numPr>
        <w:spacing w:line="276" w:lineRule="auto"/>
        <w:ind w:left="567" w:hanging="567"/>
      </w:pPr>
      <w:r>
        <w:lastRenderedPageBreak/>
        <w:t>METODOLOGI PENELITIAN</w:t>
      </w:r>
    </w:p>
    <w:p w:rsidR="00631C90" w:rsidRDefault="00631C90" w:rsidP="00631C90">
      <w:pPr>
        <w:pStyle w:val="Heading2"/>
        <w:keepLines/>
        <w:numPr>
          <w:ilvl w:val="0"/>
          <w:numId w:val="18"/>
        </w:numPr>
        <w:spacing w:line="276" w:lineRule="auto"/>
        <w:ind w:left="567" w:hanging="567"/>
      </w:pPr>
      <w:r>
        <w:t>Metode Pengembangan Sistem</w:t>
      </w:r>
    </w:p>
    <w:p w:rsidR="00631C90" w:rsidRPr="000117B2" w:rsidRDefault="00631C90" w:rsidP="00631C90">
      <w:pPr>
        <w:ind w:firstLine="567"/>
        <w:jc w:val="both"/>
      </w:pPr>
      <w:r w:rsidRPr="004821B3">
        <w:t>Metode pengembangan sistem yang digunakan adalah metode air terjun (</w:t>
      </w:r>
      <w:r w:rsidRPr="004821B3">
        <w:rPr>
          <w:i/>
        </w:rPr>
        <w:t>waterfall</w:t>
      </w:r>
      <w:r w:rsidRPr="004821B3">
        <w:t>). Metode air terjun (</w:t>
      </w:r>
      <w:r w:rsidRPr="004821B3">
        <w:rPr>
          <w:i/>
        </w:rPr>
        <w:t>waterfall</w:t>
      </w:r>
      <w:r w:rsidRPr="004821B3">
        <w:t>), sering juga disebut metode sekuensial linier (</w:t>
      </w:r>
      <w:r w:rsidRPr="004821B3">
        <w:rPr>
          <w:i/>
        </w:rPr>
        <w:t>sequential linier</w:t>
      </w:r>
      <w:r w:rsidRPr="004821B3">
        <w:t>) atau alur hidup klasik (</w:t>
      </w:r>
      <w:r w:rsidRPr="004821B3">
        <w:rPr>
          <w:i/>
        </w:rPr>
        <w:t>classic life</w:t>
      </w:r>
      <w:r w:rsidRPr="004821B3">
        <w:t>), menyediakan pendekatan alur hidup perangkat lunak secara sekuensial atau terurut dimulai dari analisis, desain pengodean, pengujian dan tahap pendukung (</w:t>
      </w:r>
      <w:r w:rsidRPr="004821B3">
        <w:rPr>
          <w:i/>
        </w:rPr>
        <w:t>support</w:t>
      </w:r>
      <w:r w:rsidRPr="004821B3">
        <w:t>)</w:t>
      </w:r>
      <w:r>
        <w:t xml:space="preserve">, dengan menggunakan metode waterfall dalam pengembangan system sangat teroganisir, karena setiap fase harus terselesaikan dengan lengkap sebelum melangkah ke fase berikutnya, jadi setiap fase atau tahapan akan mempunyai dokumentasi yang baik </w:t>
      </w:r>
      <w:r>
        <w:fldChar w:fldCharType="begin" w:fldLock="1"/>
      </w:r>
      <w:r>
        <w:instrText>ADDIN CSL_CITATION { "citationItems" : [ { "id" : "ITEM-1", "itemData" : { "ISBN" : "978-602-6232-65-6", "author" : [ { "dropping-particle" : "", "family" : "A.S", "given" : "Rosa", "non-dropping-particle" : "", "parse-names" : false, "suffix" : "" }, { "dropping-particle" : "", "family" : "Shalahuddin", "given" : "M.", "non-dropping-particle" : "", "parse-names" : false, "suffix" : "" } ], "id" : "ITEM-1", "issued" : { "date-parts" : [ [ "2018" ] ] }, "publisher" : "Informatika Bandung", "title" : "Rekayasa Perangkat Lunak Terstruktur dan Brorientasi Objek", "type" : "book" }, "uris" : [ "http://www.mendeley.com/documents/?uuid=e4bd08a9-a766-475d-b38a-cfdb791fac37" ] } ], "mendeley" : { "formattedCitation" : "[12]", "plainTextFormattedCitation" : "[12]", "previouslyFormattedCitation" : "[12]" }, "properties" : { "noteIndex" : 0 }, "schema" : "https://github.com/citation-style-language/schema/raw/master/csl-citation.json" }</w:instrText>
      </w:r>
      <w:r>
        <w:fldChar w:fldCharType="separate"/>
      </w:r>
      <w:r w:rsidRPr="00A447AA">
        <w:rPr>
          <w:noProof/>
        </w:rPr>
        <w:t>[12]</w:t>
      </w:r>
      <w:r>
        <w:fldChar w:fldCharType="end"/>
      </w:r>
      <w:r>
        <w:t>.</w:t>
      </w:r>
    </w:p>
    <w:tbl>
      <w:tblPr>
        <w:tblW w:w="0" w:type="auto"/>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504"/>
      </w:tblGrid>
      <w:tr w:rsidR="00631C90" w:rsidRPr="00AD1344" w:rsidTr="00114D7E">
        <w:trPr>
          <w:trHeight w:val="2665"/>
        </w:trPr>
        <w:tc>
          <w:tcPr>
            <w:tcW w:w="7504" w:type="dxa"/>
            <w:shd w:val="clear" w:color="auto" w:fill="auto"/>
          </w:tcPr>
          <w:p w:rsidR="00631C90" w:rsidRPr="00AD1344" w:rsidRDefault="00631C90" w:rsidP="00114D7E">
            <w:r>
              <w:rPr>
                <w:noProof/>
                <w:sz w:val="22"/>
                <w:lang w:eastAsia="id-ID"/>
              </w:rPr>
              <mc:AlternateContent>
                <mc:Choice Requires="wps">
                  <w:drawing>
                    <wp:anchor distT="0" distB="0" distL="114300" distR="114300" simplePos="0" relativeHeight="251665408" behindDoc="0" locked="0" layoutInCell="1" allowOverlap="1" wp14:anchorId="13A8D762" wp14:editId="4F5B8891">
                      <wp:simplePos x="0" y="0"/>
                      <wp:positionH relativeFrom="column">
                        <wp:posOffset>3531870</wp:posOffset>
                      </wp:positionH>
                      <wp:positionV relativeFrom="paragraph">
                        <wp:posOffset>856615</wp:posOffset>
                      </wp:positionV>
                      <wp:extent cx="827405" cy="349885"/>
                      <wp:effectExtent l="15240" t="13335" r="14605" b="17780"/>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7405" cy="349885"/>
                              </a:xfrm>
                              <a:prstGeom prst="rect">
                                <a:avLst/>
                              </a:prstGeom>
                              <a:solidFill>
                                <a:srgbClr val="FFFFFF"/>
                              </a:solidFill>
                              <a:ln w="25400">
                                <a:solidFill>
                                  <a:srgbClr val="000000"/>
                                </a:solidFill>
                                <a:miter lim="800000"/>
                                <a:headEnd/>
                                <a:tailEnd/>
                              </a:ln>
                            </wps:spPr>
                            <wps:txbx>
                              <w:txbxContent>
                                <w:p w:rsidR="00631C90" w:rsidRPr="00F424A8" w:rsidRDefault="00631C90" w:rsidP="00631C90">
                                  <w:pPr>
                                    <w:jc w:val="center"/>
                                  </w:pPr>
                                  <w:r w:rsidRPr="00F424A8">
                                    <w:t xml:space="preserve">Pegujian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3A8D762" id="Rectangle 80" o:spid="_x0000_s1026" style="position:absolute;margin-left:278.1pt;margin-top:67.45pt;width:65.15pt;height:27.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" strokeweight="2pt">
                      <v:textbox>
                        <w:txbxContent>
                          <w:p w:rsidR="00631C90" w:rsidRPr="00F424A8" w:rsidRDefault="00631C90" w:rsidP="00631C90">
                            <w:pPr>
                              <w:jc w:val="center"/>
                            </w:pPr>
                            <w:r w:rsidRPr="00F424A8">
                              <w:t xml:space="preserve">Pegujian </w:t>
                            </w:r>
                          </w:p>
                        </w:txbxContent>
                      </v:textbox>
                    </v:rect>
                  </w:pict>
                </mc:Fallback>
              </mc:AlternateContent>
            </w:r>
            <w:r>
              <w:rPr>
                <w:noProof/>
                <w:sz w:val="22"/>
                <w:lang w:eastAsia="id-ID"/>
              </w:rPr>
              <mc:AlternateContent>
                <mc:Choice Requires="wps">
                  <w:drawing>
                    <wp:anchor distT="0" distB="0" distL="114300" distR="114300" simplePos="0" relativeHeight="251666432" behindDoc="0" locked="0" layoutInCell="1" allowOverlap="1" wp14:anchorId="059304D6" wp14:editId="742D3744">
                      <wp:simplePos x="0" y="0"/>
                      <wp:positionH relativeFrom="column">
                        <wp:posOffset>3147060</wp:posOffset>
                      </wp:positionH>
                      <wp:positionV relativeFrom="paragraph">
                        <wp:posOffset>1039495</wp:posOffset>
                      </wp:positionV>
                      <wp:extent cx="384810" cy="0"/>
                      <wp:effectExtent l="11430" t="53340" r="22860" b="60960"/>
                      <wp:wrapNone/>
                      <wp:docPr id="79" name="Straight Arrow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48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61A4C0" id="_x0000_t32" coordsize="21600,21600" o:spt="32" o:oned="t" path="m,l21600,21600e" filled="f">
                      <v:path arrowok="t" fillok="f" o:connecttype="none"/>
                      <o:lock v:ext="edit" shapetype="t"/>
                    </v:shapetype>
                    <v:shape id="Straight Arrow Connector 79" o:spid="_x0000_s1026" type="#_x0000_t32" style="position:absolute;margin-left:247.8pt;margin-top:81.85pt;width:30.3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">
                      <v:stroke endarrow="block"/>
                    </v:shape>
                  </w:pict>
                </mc:Fallback>
              </mc:AlternateContent>
            </w:r>
            <w:r>
              <w:rPr>
                <w:noProof/>
                <w:sz w:val="22"/>
                <w:lang w:eastAsia="id-ID"/>
              </w:rPr>
              <mc:AlternateContent>
                <mc:Choice Requires="wps">
                  <w:drawing>
                    <wp:anchor distT="0" distB="0" distL="114300" distR="114300" simplePos="0" relativeHeight="251663360" behindDoc="0" locked="0" layoutInCell="1" allowOverlap="1" wp14:anchorId="05AE2E62" wp14:editId="063610B0">
                      <wp:simplePos x="0" y="0"/>
                      <wp:positionH relativeFrom="column">
                        <wp:posOffset>2261870</wp:posOffset>
                      </wp:positionH>
                      <wp:positionV relativeFrom="paragraph">
                        <wp:posOffset>866140</wp:posOffset>
                      </wp:positionV>
                      <wp:extent cx="885190" cy="340360"/>
                      <wp:effectExtent l="21590" t="13335" r="17145" b="17780"/>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190" cy="340360"/>
                              </a:xfrm>
                              <a:prstGeom prst="rect">
                                <a:avLst/>
                              </a:prstGeom>
                              <a:solidFill>
                                <a:srgbClr val="FFFFFF"/>
                              </a:solidFill>
                              <a:ln w="25400">
                                <a:solidFill>
                                  <a:srgbClr val="000000"/>
                                </a:solidFill>
                                <a:miter lim="800000"/>
                                <a:headEnd/>
                                <a:tailEnd/>
                              </a:ln>
                            </wps:spPr>
                            <wps:txbx>
                              <w:txbxContent>
                                <w:p w:rsidR="00631C90" w:rsidRPr="00110C9E" w:rsidRDefault="00631C90" w:rsidP="00631C90">
                                  <w:pPr>
                                    <w:jc w:val="center"/>
                                  </w:pPr>
                                  <w:r w:rsidRPr="00110C9E">
                                    <w:t xml:space="preserve">Pengodean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5AE2E62" id="Rectangle 78" o:spid="_x0000_s1027" style="position:absolute;margin-left:178.1pt;margin-top:68.2pt;width:69.7pt;height:2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" strokeweight="2pt">
                      <v:textbox>
                        <w:txbxContent>
                          <w:p w:rsidR="00631C90" w:rsidRPr="00110C9E" w:rsidRDefault="00631C90" w:rsidP="00631C90">
                            <w:pPr>
                              <w:jc w:val="center"/>
                            </w:pPr>
                            <w:r w:rsidRPr="00110C9E">
                              <w:t xml:space="preserve">Pengodean </w:t>
                            </w:r>
                          </w:p>
                        </w:txbxContent>
                      </v:textbox>
                    </v:rect>
                  </w:pict>
                </mc:Fallback>
              </mc:AlternateContent>
            </w:r>
            <w:r>
              <w:rPr>
                <w:noProof/>
                <w:sz w:val="22"/>
                <w:lang w:eastAsia="id-ID"/>
              </w:rPr>
              <mc:AlternateContent>
                <mc:Choice Requires="wps">
                  <w:drawing>
                    <wp:anchor distT="0" distB="0" distL="114300" distR="114300" simplePos="0" relativeHeight="251664384" behindDoc="0" locked="0" layoutInCell="1" allowOverlap="1" wp14:anchorId="632AF46C" wp14:editId="01EFADD4">
                      <wp:simplePos x="0" y="0"/>
                      <wp:positionH relativeFrom="column">
                        <wp:posOffset>1892300</wp:posOffset>
                      </wp:positionH>
                      <wp:positionV relativeFrom="paragraph">
                        <wp:posOffset>1039495</wp:posOffset>
                      </wp:positionV>
                      <wp:extent cx="369570" cy="0"/>
                      <wp:effectExtent l="13970" t="53340" r="16510" b="6096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95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2ED8B0" id="Straight Arrow Connector 77" o:spid="_x0000_s1026" type="#_x0000_t32" style="position:absolute;margin-left:149pt;margin-top:81.85pt;width:29.1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">
                      <v:stroke endarrow="block"/>
                    </v:shape>
                  </w:pict>
                </mc:Fallback>
              </mc:AlternateContent>
            </w:r>
            <w:r>
              <w:rPr>
                <w:noProof/>
                <w:sz w:val="22"/>
                <w:lang w:eastAsia="id-ID"/>
              </w:rPr>
              <mc:AlternateContent>
                <mc:Choice Requires="wps">
                  <w:drawing>
                    <wp:anchor distT="0" distB="0" distL="114300" distR="114300" simplePos="0" relativeHeight="251661312" behindDoc="0" locked="0" layoutInCell="1" allowOverlap="1" wp14:anchorId="62EC4247" wp14:editId="1CB79AB4">
                      <wp:simplePos x="0" y="0"/>
                      <wp:positionH relativeFrom="column">
                        <wp:posOffset>1212850</wp:posOffset>
                      </wp:positionH>
                      <wp:positionV relativeFrom="paragraph">
                        <wp:posOffset>866140</wp:posOffset>
                      </wp:positionV>
                      <wp:extent cx="679450" cy="340360"/>
                      <wp:effectExtent l="20320" t="13335" r="14605" b="17780"/>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9450" cy="340360"/>
                              </a:xfrm>
                              <a:prstGeom prst="rect">
                                <a:avLst/>
                              </a:prstGeom>
                              <a:solidFill>
                                <a:srgbClr val="FFFFFF"/>
                              </a:solidFill>
                              <a:ln w="25400">
                                <a:solidFill>
                                  <a:srgbClr val="000000"/>
                                </a:solidFill>
                                <a:miter lim="800000"/>
                                <a:headEnd/>
                                <a:tailEnd/>
                              </a:ln>
                            </wps:spPr>
                            <wps:txbx>
                              <w:txbxContent>
                                <w:p w:rsidR="00631C90" w:rsidRPr="00110C9E" w:rsidRDefault="00631C90" w:rsidP="00631C90">
                                  <w:pPr>
                                    <w:jc w:val="center"/>
                                  </w:pPr>
                                  <w:r w:rsidRPr="00110C9E">
                                    <w:t xml:space="preserve">Desain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2EC4247" id="Rectangle 76" o:spid="_x0000_s1028" style="position:absolute;margin-left:95.5pt;margin-top:68.2pt;width:53.5pt;height:2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" strokeweight="2pt">
                      <v:textbox>
                        <w:txbxContent>
                          <w:p w:rsidR="00631C90" w:rsidRPr="00110C9E" w:rsidRDefault="00631C90" w:rsidP="00631C90">
                            <w:pPr>
                              <w:jc w:val="center"/>
                            </w:pPr>
                            <w:r w:rsidRPr="00110C9E">
                              <w:t xml:space="preserve">Desain </w:t>
                            </w:r>
                          </w:p>
                        </w:txbxContent>
                      </v:textbox>
                    </v:rect>
                  </w:pict>
                </mc:Fallback>
              </mc:AlternateContent>
            </w:r>
            <w:r>
              <w:rPr>
                <w:noProof/>
                <w:sz w:val="22"/>
                <w:lang w:eastAsia="id-ID"/>
              </w:rPr>
              <mc:AlternateContent>
                <mc:Choice Requires="wps">
                  <w:drawing>
                    <wp:anchor distT="0" distB="0" distL="114300" distR="114300" simplePos="0" relativeHeight="251662336" behindDoc="0" locked="0" layoutInCell="1" allowOverlap="1" wp14:anchorId="4AB6AE00" wp14:editId="5D3E2232">
                      <wp:simplePos x="0" y="0"/>
                      <wp:positionH relativeFrom="column">
                        <wp:posOffset>963295</wp:posOffset>
                      </wp:positionH>
                      <wp:positionV relativeFrom="paragraph">
                        <wp:posOffset>1039495</wp:posOffset>
                      </wp:positionV>
                      <wp:extent cx="249555" cy="0"/>
                      <wp:effectExtent l="8890" t="53340" r="17780" b="60960"/>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95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4DBC93" id="Straight Arrow Connector 75" o:spid="_x0000_s1026" type="#_x0000_t32" style="position:absolute;margin-left:75.85pt;margin-top:81.85pt;width:19.6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">
                      <v:stroke endarrow="block"/>
                    </v:shape>
                  </w:pict>
                </mc:Fallback>
              </mc:AlternateContent>
            </w:r>
            <w:r>
              <w:rPr>
                <w:noProof/>
                <w:sz w:val="22"/>
                <w:lang w:eastAsia="id-ID"/>
              </w:rPr>
              <mc:AlternateContent>
                <mc:Choice Requires="wps">
                  <w:drawing>
                    <wp:anchor distT="0" distB="0" distL="114300" distR="114300" simplePos="0" relativeHeight="251660288" behindDoc="0" locked="0" layoutInCell="1" allowOverlap="1" wp14:anchorId="33B2BD18" wp14:editId="6B0D0EE5">
                      <wp:simplePos x="0" y="0"/>
                      <wp:positionH relativeFrom="column">
                        <wp:posOffset>224155</wp:posOffset>
                      </wp:positionH>
                      <wp:positionV relativeFrom="paragraph">
                        <wp:posOffset>866140</wp:posOffset>
                      </wp:positionV>
                      <wp:extent cx="739140" cy="340360"/>
                      <wp:effectExtent l="12700" t="13335" r="19685" b="17780"/>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9140" cy="340360"/>
                              </a:xfrm>
                              <a:prstGeom prst="rect">
                                <a:avLst/>
                              </a:prstGeom>
                              <a:solidFill>
                                <a:srgbClr val="FFFFFF"/>
                              </a:solidFill>
                              <a:ln w="25400">
                                <a:solidFill>
                                  <a:srgbClr val="000000"/>
                                </a:solidFill>
                                <a:miter lim="800000"/>
                                <a:headEnd/>
                                <a:tailEnd/>
                              </a:ln>
                            </wps:spPr>
                            <wps:txbx>
                              <w:txbxContent>
                                <w:p w:rsidR="00631C90" w:rsidRPr="00110C9E" w:rsidRDefault="00631C90" w:rsidP="00631C90">
                                  <w:pPr>
                                    <w:jc w:val="center"/>
                                  </w:pPr>
                                  <w:r w:rsidRPr="00110C9E">
                                    <w:t xml:space="preserve">Analisis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3B2BD18" id="Rectangle 74" o:spid="_x0000_s1029" style="position:absolute;margin-left:17.65pt;margin-top:68.2pt;width:58.2pt;height:26.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" strokeweight="2pt">
                      <v:textbox>
                        <w:txbxContent>
                          <w:p w:rsidR="00631C90" w:rsidRPr="00110C9E" w:rsidRDefault="00631C90" w:rsidP="00631C90">
                            <w:pPr>
                              <w:jc w:val="center"/>
                            </w:pPr>
                            <w:r w:rsidRPr="00110C9E">
                              <w:t xml:space="preserve">Analisis </w:t>
                            </w:r>
                          </w:p>
                        </w:txbxContent>
                      </v:textbox>
                    </v:rect>
                  </w:pict>
                </mc:Fallback>
              </mc:AlternateContent>
            </w:r>
            <w:r>
              <w:rPr>
                <w:noProof/>
                <w:sz w:val="22"/>
                <w:lang w:eastAsia="id-ID"/>
              </w:rPr>
              <mc:AlternateContent>
                <mc:Choice Requires="wps">
                  <w:drawing>
                    <wp:anchor distT="0" distB="0" distL="114300" distR="114300" simplePos="0" relativeHeight="251659264" behindDoc="0" locked="0" layoutInCell="1" allowOverlap="1" wp14:anchorId="6F014479" wp14:editId="1EACDBB5">
                      <wp:simplePos x="0" y="0"/>
                      <wp:positionH relativeFrom="column">
                        <wp:posOffset>30480</wp:posOffset>
                      </wp:positionH>
                      <wp:positionV relativeFrom="paragraph">
                        <wp:posOffset>212725</wp:posOffset>
                      </wp:positionV>
                      <wp:extent cx="1993900" cy="1400810"/>
                      <wp:effectExtent l="19050" t="17145" r="15875" b="20320"/>
                      <wp:wrapNone/>
                      <wp:docPr id="73" name="Oval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3900" cy="1400810"/>
                              </a:xfrm>
                              <a:prstGeom prst="ellipse">
                                <a:avLst/>
                              </a:prstGeom>
                              <a:solidFill>
                                <a:srgbClr val="FFFFFF"/>
                              </a:solidFill>
                              <a:ln w="25400">
                                <a:solidFill>
                                  <a:srgbClr val="000000"/>
                                </a:solidFill>
                                <a:round/>
                                <a:headEnd/>
                                <a:tailEnd/>
                              </a:ln>
                            </wps:spPr>
                            <wps:txbx>
                              <w:txbxContent>
                                <w:p w:rsidR="00631C90" w:rsidRDefault="00631C90" w:rsidP="00631C90">
                                  <w:pPr>
                                    <w:jc w:val="center"/>
                                  </w:pPr>
                                  <w:r w:rsidRPr="00110C9E">
                                    <w:t xml:space="preserve">Sistem </w:t>
                                  </w:r>
                                  <w:r>
                                    <w:t>r</w:t>
                                  </w:r>
                                  <w:r w:rsidRPr="00110C9E">
                                    <w:t>ekayasa</w:t>
                                  </w:r>
                                  <w:r>
                                    <w:t xml:space="preserve"> informasi</w:t>
                                  </w:r>
                                </w:p>
                                <w:p w:rsidR="00631C90" w:rsidRDefault="00631C90" w:rsidP="00631C90">
                                  <w:pPr>
                                    <w:jc w:val="center"/>
                                  </w:pPr>
                                </w:p>
                                <w:p w:rsidR="00631C90" w:rsidRDefault="00631C90" w:rsidP="00631C90">
                                  <w:pPr>
                                    <w:jc w:val="center"/>
                                  </w:pPr>
                                </w:p>
                                <w:p w:rsidR="00631C90" w:rsidRPr="00110C9E" w:rsidRDefault="00631C90" w:rsidP="00631C90">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6F014479" id="Oval 73" o:spid="_x0000_s1030" style="position:absolute;margin-left:2.4pt;margin-top:16.75pt;width:157pt;height:110.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" strokeweight="2pt">
                      <v:textbox>
                        <w:txbxContent>
                          <w:p w:rsidR="00631C90" w:rsidRDefault="00631C90" w:rsidP="00631C90">
                            <w:pPr>
                              <w:jc w:val="center"/>
                            </w:pPr>
                            <w:r w:rsidRPr="00110C9E">
                              <w:t xml:space="preserve">Sistem </w:t>
                            </w:r>
                            <w:r>
                              <w:t>r</w:t>
                            </w:r>
                            <w:r w:rsidRPr="00110C9E">
                              <w:t>ekayasa</w:t>
                            </w:r>
                            <w:r>
                              <w:t xml:space="preserve"> informasi</w:t>
                            </w:r>
                          </w:p>
                          <w:p w:rsidR="00631C90" w:rsidRDefault="00631C90" w:rsidP="00631C90">
                            <w:pPr>
                              <w:jc w:val="center"/>
                            </w:pPr>
                          </w:p>
                          <w:p w:rsidR="00631C90" w:rsidRDefault="00631C90" w:rsidP="00631C90">
                            <w:pPr>
                              <w:jc w:val="center"/>
                            </w:pPr>
                          </w:p>
                          <w:p w:rsidR="00631C90" w:rsidRPr="00110C9E" w:rsidRDefault="00631C90" w:rsidP="00631C90">
                            <w:pPr>
                              <w:jc w:val="center"/>
                            </w:pPr>
                          </w:p>
                        </w:txbxContent>
                      </v:textbox>
                    </v:oval>
                  </w:pict>
                </mc:Fallback>
              </mc:AlternateContent>
            </w:r>
          </w:p>
        </w:tc>
      </w:tr>
    </w:tbl>
    <w:p w:rsidR="00631C90" w:rsidRDefault="00631C90" w:rsidP="00631C90">
      <w:pPr>
        <w:jc w:val="center"/>
      </w:pPr>
    </w:p>
    <w:p w:rsidR="00631C90" w:rsidRDefault="00631C90" w:rsidP="00631C90">
      <w:pPr>
        <w:pStyle w:val="Gambar2"/>
      </w:pPr>
      <w:bookmarkStart w:id="1" w:name="_Toc2202236"/>
      <w:bookmarkStart w:id="2" w:name="_Toc13252499"/>
      <w:bookmarkStart w:id="3" w:name="_Toc103722660"/>
      <w:bookmarkStart w:id="4" w:name="_Toc110367098"/>
      <w:r w:rsidRPr="00CB5C8D">
        <w:t>Metode</w:t>
      </w:r>
      <w:r w:rsidRPr="004821B3">
        <w:t xml:space="preserve"> Air Terjun (</w:t>
      </w:r>
      <w:r w:rsidRPr="004821B3">
        <w:rPr>
          <w:i/>
        </w:rPr>
        <w:t>waterfall</w:t>
      </w:r>
      <w:r w:rsidRPr="004821B3">
        <w:t>)</w:t>
      </w:r>
      <w:bookmarkEnd w:id="1"/>
      <w:bookmarkEnd w:id="2"/>
      <w:bookmarkEnd w:id="3"/>
      <w:bookmarkEnd w:id="4"/>
    </w:p>
    <w:p w:rsidR="00631C90" w:rsidRDefault="00631C90" w:rsidP="00631C90">
      <w:pPr>
        <w:jc w:val="center"/>
      </w:pPr>
      <w:bookmarkStart w:id="5" w:name="_Toc107163107"/>
      <w:r>
        <w:t xml:space="preserve">Sumber : </w:t>
      </w:r>
      <w:r>
        <w:fldChar w:fldCharType="begin" w:fldLock="1"/>
      </w:r>
      <w:r>
        <w:instrText>ADDIN CSL_CITATION { "citationItems" : [ { "id" : "ITEM-1", "itemData" : { "ISBN" : "978-602-6232-65-6", "author" : [ { "dropping-particle" : "", "family" : "A.S", "given" : "Rosa", "non-dropping-particle" : "", "parse-names" : false, "suffix" : "" }, { "dropping-particle" : "", "family" : "Shalahuddin", "given" : "M.", "non-dropping-particle" : "", "parse-names" : false, "suffix" : "" } ], "id" : "ITEM-1", "issued" : { "date-parts" : [ [ "2018" ] ] }, "publisher" : "Informatika Bandung", "title" : "Rekayasa Perangkat Lunak Terstruktur dan Brorientasi Objek", "type" : "book" }, "uris" : [ "http://www.mendeley.com/documents/?uuid=e4bd08a9-a766-475d-b38a-cfdb791fac37" ] } ], "mendeley" : { "formattedCitation" : "[12]", "plainTextFormattedCitation" : "[12]", "previouslyFormattedCitation" : "[12]" }, "properties" : { "noteIndex" : 0 }, "schema" : "https://github.com/citation-style-language/schema/raw/master/csl-citation.json" }</w:instrText>
      </w:r>
      <w:r>
        <w:fldChar w:fldCharType="separate"/>
      </w:r>
      <w:bookmarkEnd w:id="5"/>
      <w:r w:rsidRPr="00A447AA">
        <w:rPr>
          <w:noProof/>
        </w:rPr>
        <w:t>[12]</w:t>
      </w:r>
      <w:r>
        <w:fldChar w:fldCharType="end"/>
      </w:r>
    </w:p>
    <w:p w:rsidR="00631C90" w:rsidRDefault="00631C90" w:rsidP="00631C90">
      <w:pPr>
        <w:pStyle w:val="gambar1"/>
        <w:numPr>
          <w:ilvl w:val="0"/>
          <w:numId w:val="0"/>
        </w:numPr>
        <w:tabs>
          <w:tab w:val="clear" w:pos="3261"/>
        </w:tabs>
        <w:jc w:val="center"/>
      </w:pPr>
    </w:p>
    <w:p w:rsidR="00631C90" w:rsidRDefault="00631C90" w:rsidP="00631C90">
      <w:pPr>
        <w:ind w:firstLine="425"/>
      </w:pPr>
      <w:r w:rsidRPr="004821B3">
        <w:t>Adapun tahapan pengembangan air terjun (</w:t>
      </w:r>
      <w:r w:rsidRPr="004821B3">
        <w:rPr>
          <w:i/>
        </w:rPr>
        <w:t>waterfall</w:t>
      </w:r>
      <w:r w:rsidRPr="004821B3">
        <w:t xml:space="preserve">) ini terdiri dari beberapa aktifitas yang tentunya sesuai dengan tahapan yang telah dijabarkan pada alur proses pengembangan sistem. Tahapan tersebut </w:t>
      </w:r>
      <w:proofErr w:type="gramStart"/>
      <w:r w:rsidRPr="004821B3">
        <w:t>yaitu :</w:t>
      </w:r>
      <w:proofErr w:type="gramEnd"/>
    </w:p>
    <w:p w:rsidR="00631C90" w:rsidRDefault="00631C90" w:rsidP="00631C90"/>
    <w:p w:rsidR="00631C90" w:rsidRPr="004821B3" w:rsidRDefault="00631C90" w:rsidP="00631C90">
      <w:pPr>
        <w:pStyle w:val="ListParagraph"/>
        <w:numPr>
          <w:ilvl w:val="0"/>
          <w:numId w:val="19"/>
        </w:numPr>
        <w:spacing w:after="160" w:line="240" w:lineRule="auto"/>
        <w:ind w:left="567" w:hanging="709"/>
        <w:jc w:val="left"/>
        <w:rPr>
          <w:b/>
        </w:rPr>
      </w:pPr>
      <w:r w:rsidRPr="004821B3">
        <w:rPr>
          <w:b/>
        </w:rPr>
        <w:t>Analisis kebutuhan perangkat lunak</w:t>
      </w:r>
    </w:p>
    <w:p w:rsidR="00631C90" w:rsidRPr="004821B3" w:rsidRDefault="00631C90" w:rsidP="00631C90">
      <w:pPr>
        <w:pStyle w:val="ListParagraph"/>
        <w:spacing w:line="240" w:lineRule="auto"/>
        <w:ind w:left="-142" w:firstLine="709"/>
      </w:pPr>
      <w:r>
        <w:t xml:space="preserve">Analisa kebutuhan perangkat lunak merupakan langkah awal untuk menentukan gambaran perangkat yang </w:t>
      </w:r>
      <w:proofErr w:type="gramStart"/>
      <w:r>
        <w:t>akan</w:t>
      </w:r>
      <w:proofErr w:type="gramEnd"/>
      <w:r>
        <w:t xml:space="preserve"> dihasilkan oleh peneliti dalam melaksanakan proyek pembuatan perangkat lunak, perangkat lunak yang baik, dan sesuai dengan kebutuhan pengguna sangat tergantung pada hasil dalam melakukan analisi kebutuhan.</w:t>
      </w:r>
    </w:p>
    <w:p w:rsidR="00631C90" w:rsidRPr="004821B3" w:rsidRDefault="00631C90" w:rsidP="00631C90">
      <w:pPr>
        <w:pStyle w:val="ListParagraph"/>
        <w:numPr>
          <w:ilvl w:val="0"/>
          <w:numId w:val="19"/>
        </w:numPr>
        <w:spacing w:line="240" w:lineRule="auto"/>
        <w:ind w:left="567" w:hanging="709"/>
        <w:rPr>
          <w:b/>
          <w:i/>
        </w:rPr>
      </w:pPr>
      <w:r w:rsidRPr="004821B3">
        <w:rPr>
          <w:b/>
          <w:i/>
        </w:rPr>
        <w:t>Desain</w:t>
      </w:r>
    </w:p>
    <w:p w:rsidR="00631C90" w:rsidRPr="00112C5C" w:rsidRDefault="00631C90" w:rsidP="00631C90">
      <w:pPr>
        <w:pStyle w:val="ListParagraph"/>
        <w:spacing w:line="240" w:lineRule="auto"/>
        <w:ind w:left="-142" w:firstLine="709"/>
      </w:pPr>
      <w:r>
        <w:t xml:space="preserve">Tahapan desain sistem yang dilakukan dalam penelitian ini adalah membuat </w:t>
      </w:r>
      <w:r>
        <w:rPr>
          <w:i/>
        </w:rPr>
        <w:t>U</w:t>
      </w:r>
      <w:r w:rsidRPr="00CD6389">
        <w:rPr>
          <w:i/>
        </w:rPr>
        <w:t>secase</w:t>
      </w:r>
      <w:r>
        <w:rPr>
          <w:i/>
        </w:rPr>
        <w:t xml:space="preserve"> diagram</w:t>
      </w:r>
      <w:r>
        <w:t xml:space="preserve">, </w:t>
      </w:r>
      <w:r>
        <w:rPr>
          <w:i/>
        </w:rPr>
        <w:t>Scenario usecase,</w:t>
      </w:r>
      <w:r>
        <w:t xml:space="preserve"> </w:t>
      </w:r>
      <w:r>
        <w:rPr>
          <w:i/>
        </w:rPr>
        <w:t xml:space="preserve">Activity Diagram, </w:t>
      </w:r>
      <w:r w:rsidRPr="00CD6389">
        <w:rPr>
          <w:i/>
        </w:rPr>
        <w:t>Sequence Diagram</w:t>
      </w:r>
      <w:r>
        <w:t xml:space="preserve">, </w:t>
      </w:r>
      <w:r>
        <w:rPr>
          <w:i/>
        </w:rPr>
        <w:t xml:space="preserve">Class Diagram, </w:t>
      </w:r>
      <w:r>
        <w:t xml:space="preserve">Rancangan </w:t>
      </w:r>
      <w:r w:rsidRPr="00112C5C">
        <w:rPr>
          <w:i/>
        </w:rPr>
        <w:t>Database</w:t>
      </w:r>
      <w:r>
        <w:t xml:space="preserve"> dan Rancangan </w:t>
      </w:r>
      <w:r w:rsidRPr="00112C5C">
        <w:rPr>
          <w:i/>
        </w:rPr>
        <w:t>interface</w:t>
      </w:r>
      <w:r>
        <w:t>.</w:t>
      </w:r>
    </w:p>
    <w:p w:rsidR="00631C90" w:rsidRPr="004821B3" w:rsidRDefault="00631C90" w:rsidP="00631C90">
      <w:pPr>
        <w:pStyle w:val="ListParagraph"/>
        <w:numPr>
          <w:ilvl w:val="0"/>
          <w:numId w:val="19"/>
        </w:numPr>
        <w:spacing w:after="160" w:line="240" w:lineRule="auto"/>
        <w:ind w:left="567" w:hanging="709"/>
        <w:jc w:val="left"/>
        <w:rPr>
          <w:b/>
        </w:rPr>
      </w:pPr>
      <w:r w:rsidRPr="004821B3">
        <w:rPr>
          <w:b/>
        </w:rPr>
        <w:t>Pembuatan kode program</w:t>
      </w:r>
    </w:p>
    <w:p w:rsidR="00631C90" w:rsidRPr="004821B3" w:rsidRDefault="00631C90" w:rsidP="00631C90">
      <w:pPr>
        <w:pStyle w:val="ListParagraph"/>
        <w:spacing w:line="240" w:lineRule="auto"/>
        <w:ind w:left="-142" w:firstLine="709"/>
      </w:pPr>
      <w:r w:rsidRPr="004821B3">
        <w:t>Desain harus dituangkan kedalam program perangkat lunak. Hasil dari tahap ini adalah program komputer sesuai dengan desain yang telah dibuat pada tahap desain.</w:t>
      </w:r>
    </w:p>
    <w:p w:rsidR="00631C90" w:rsidRPr="004821B3" w:rsidRDefault="00631C90" w:rsidP="00631C90">
      <w:pPr>
        <w:pStyle w:val="ListParagraph"/>
        <w:numPr>
          <w:ilvl w:val="0"/>
          <w:numId w:val="19"/>
        </w:numPr>
        <w:spacing w:line="240" w:lineRule="auto"/>
        <w:ind w:left="567" w:hanging="709"/>
        <w:jc w:val="left"/>
        <w:rPr>
          <w:b/>
        </w:rPr>
      </w:pPr>
      <w:r w:rsidRPr="004821B3">
        <w:rPr>
          <w:b/>
        </w:rPr>
        <w:t xml:space="preserve">Pengujian </w:t>
      </w:r>
    </w:p>
    <w:p w:rsidR="00631C90" w:rsidRDefault="00631C90" w:rsidP="00631C90">
      <w:pPr>
        <w:ind w:left="-142" w:firstLine="709"/>
      </w:pPr>
      <w:r w:rsidRPr="004821B3">
        <w:t>Pengujian fokus pada perangkat lunak dari segi lojik, fungsional, dan memastikan semua bagian telah diuji. Hal ini dilakukan untuk meminimalisir kesalahan (</w:t>
      </w:r>
      <w:r w:rsidRPr="004821B3">
        <w:rPr>
          <w:i/>
        </w:rPr>
        <w:t>error</w:t>
      </w:r>
      <w:r w:rsidRPr="004821B3">
        <w:t>) dan memastikan keluaran yang dihasilkan se</w:t>
      </w:r>
      <w:r>
        <w:t>s</w:t>
      </w:r>
      <w:r w:rsidRPr="004821B3">
        <w:t>uai yang diinginkan</w:t>
      </w:r>
      <w:r>
        <w:t xml:space="preserve">,   metode yang digunakan dalam pengujian sistem adalah </w:t>
      </w:r>
      <w:proofErr w:type="gramStart"/>
      <w:r>
        <w:t>metode  Black</w:t>
      </w:r>
      <w:proofErr w:type="gramEnd"/>
      <w:r>
        <w:t xml:space="preserve"> box.</w:t>
      </w:r>
    </w:p>
    <w:p w:rsidR="00631C90" w:rsidRPr="0097386E" w:rsidRDefault="00631C90" w:rsidP="00631C90">
      <w:pPr>
        <w:pStyle w:val="ListParagraph"/>
        <w:numPr>
          <w:ilvl w:val="0"/>
          <w:numId w:val="19"/>
        </w:numPr>
        <w:spacing w:line="240" w:lineRule="auto"/>
        <w:ind w:left="567" w:hanging="709"/>
      </w:pPr>
      <w:r>
        <w:rPr>
          <w:b/>
          <w:i/>
        </w:rPr>
        <w:t>Maintance</w:t>
      </w:r>
    </w:p>
    <w:p w:rsidR="00631C90" w:rsidRDefault="00631C90" w:rsidP="00631C90">
      <w:pPr>
        <w:ind w:firstLine="567"/>
      </w:pPr>
      <w:r>
        <w:t xml:space="preserve">Pemeliharaan sistem adalah suatu kombinasi dari berbagai tindakan yang dilakukan untuk menjaga suatu sistem dalam, atau memperbaikinya sampai suatu kondisi yang bisa diterima. Suatu sistem perlu dipelihara karena beberapa hal, </w:t>
      </w:r>
      <w:proofErr w:type="gramStart"/>
      <w:r>
        <w:t>yaitu :</w:t>
      </w:r>
      <w:proofErr w:type="gramEnd"/>
    </w:p>
    <w:p w:rsidR="00631C90" w:rsidRDefault="00631C90" w:rsidP="00631C90">
      <w:pPr>
        <w:pStyle w:val="ListParagraph"/>
        <w:numPr>
          <w:ilvl w:val="0"/>
          <w:numId w:val="21"/>
        </w:numPr>
        <w:spacing w:line="240" w:lineRule="auto"/>
        <w:ind w:left="426" w:hanging="425"/>
      </w:pPr>
      <w:r>
        <w:t>Sistem memiliki kesalahan yang dulu belum terdeteksi, sehingga kesalahan – kesalahan sistem perlu diperbaiki.</w:t>
      </w:r>
    </w:p>
    <w:p w:rsidR="00631C90" w:rsidRDefault="00631C90" w:rsidP="00631C90">
      <w:pPr>
        <w:pStyle w:val="ListParagraph"/>
        <w:numPr>
          <w:ilvl w:val="0"/>
          <w:numId w:val="21"/>
        </w:numPr>
        <w:spacing w:line="240" w:lineRule="auto"/>
        <w:ind w:left="426" w:hanging="425"/>
      </w:pPr>
      <w:r>
        <w:t>Sistem mengalami perubahan – perubahan karena permintaan baru dari pengguna sistem.</w:t>
      </w:r>
    </w:p>
    <w:p w:rsidR="00631C90" w:rsidRDefault="00631C90" w:rsidP="00631C90">
      <w:pPr>
        <w:pStyle w:val="ListParagraph"/>
        <w:numPr>
          <w:ilvl w:val="0"/>
          <w:numId w:val="21"/>
        </w:numPr>
        <w:spacing w:line="240" w:lineRule="auto"/>
        <w:ind w:left="426" w:hanging="425"/>
      </w:pPr>
      <w:r>
        <w:t>Sistem mengalami perubahan karena perubahan lingkungan luar (perubahan bisnis).</w:t>
      </w:r>
    </w:p>
    <w:p w:rsidR="00631C90" w:rsidRDefault="00631C90" w:rsidP="00631C90">
      <w:pPr>
        <w:pStyle w:val="ListParagraph"/>
        <w:numPr>
          <w:ilvl w:val="0"/>
          <w:numId w:val="21"/>
        </w:numPr>
        <w:spacing w:line="240" w:lineRule="auto"/>
        <w:ind w:left="426" w:hanging="425"/>
      </w:pPr>
      <w:r>
        <w:t xml:space="preserve">Sistem terinfeksi </w:t>
      </w:r>
      <w:r w:rsidRPr="00063566">
        <w:rPr>
          <w:i/>
        </w:rPr>
        <w:t>malware</w:t>
      </w:r>
      <w:r>
        <w:t xml:space="preserve"> aktif.</w:t>
      </w:r>
    </w:p>
    <w:p w:rsidR="00631C90" w:rsidRDefault="00631C90" w:rsidP="00631C90">
      <w:pPr>
        <w:pStyle w:val="ListParagraph"/>
        <w:numPr>
          <w:ilvl w:val="0"/>
          <w:numId w:val="21"/>
        </w:numPr>
        <w:spacing w:line="240" w:lineRule="auto"/>
        <w:ind w:left="426" w:hanging="425"/>
      </w:pPr>
      <w:r>
        <w:lastRenderedPageBreak/>
        <w:t xml:space="preserve">Sistem berkas </w:t>
      </w:r>
      <w:r w:rsidRPr="00063566">
        <w:rPr>
          <w:i/>
        </w:rPr>
        <w:t>corrupt</w:t>
      </w:r>
      <w:r>
        <w:t>.</w:t>
      </w:r>
    </w:p>
    <w:p w:rsidR="00631C90" w:rsidRDefault="00631C90" w:rsidP="00631C90">
      <w:pPr>
        <w:pStyle w:val="ListParagraph"/>
        <w:numPr>
          <w:ilvl w:val="0"/>
          <w:numId w:val="21"/>
        </w:numPr>
        <w:spacing w:line="240" w:lineRule="auto"/>
        <w:ind w:left="426" w:hanging="425"/>
      </w:pPr>
      <w:r>
        <w:t xml:space="preserve">Perangkat keras / </w:t>
      </w:r>
      <w:r w:rsidRPr="00063566">
        <w:rPr>
          <w:i/>
        </w:rPr>
        <w:t>Hardware</w:t>
      </w:r>
      <w:r>
        <w:t xml:space="preserve"> melemah.</w:t>
      </w:r>
    </w:p>
    <w:p w:rsidR="00631C90" w:rsidRPr="00631C90" w:rsidRDefault="00631C90" w:rsidP="00631C90">
      <w:pPr>
        <w:pStyle w:val="ListParagraph"/>
        <w:numPr>
          <w:ilvl w:val="0"/>
          <w:numId w:val="21"/>
        </w:numPr>
        <w:spacing w:line="240" w:lineRule="auto"/>
        <w:ind w:left="426" w:hanging="425"/>
      </w:pPr>
      <w:r>
        <w:t>Tahap pendukung atau pemeliharaan dapat mengulangi proses pengembangan mulai dari analisis spesifikasi untuk perubahan perangkat lunak yang sudah ada, tapi tidak untuk membuat perangkat lunak baru</w:t>
      </w:r>
    </w:p>
    <w:p w:rsidR="009B629B" w:rsidRDefault="009B629B" w:rsidP="00631C90">
      <w:pPr>
        <w:pBdr>
          <w:top w:val="nil"/>
          <w:left w:val="nil"/>
          <w:bottom w:val="nil"/>
          <w:right w:val="nil"/>
          <w:between w:val="nil"/>
        </w:pBdr>
        <w:jc w:val="both"/>
        <w:rPr>
          <w:sz w:val="22"/>
          <w:szCs w:val="22"/>
          <w:highlight w:val="white"/>
        </w:rPr>
      </w:pPr>
    </w:p>
    <w:p w:rsidR="00631C90" w:rsidRDefault="00631C90" w:rsidP="00631C90">
      <w:pPr>
        <w:pStyle w:val="Heading2"/>
        <w:keepLines/>
        <w:numPr>
          <w:ilvl w:val="0"/>
          <w:numId w:val="18"/>
        </w:numPr>
        <w:ind w:left="567" w:hanging="567"/>
      </w:pPr>
      <w:bookmarkStart w:id="6" w:name="_Toc112614059"/>
      <w:r>
        <w:t>Proses Enskripsi dan Deskripsi Agortima Kriptografi Caesar Chiper</w:t>
      </w:r>
      <w:bookmarkEnd w:id="6"/>
    </w:p>
    <w:p w:rsidR="00631C90" w:rsidRPr="007A766C" w:rsidRDefault="00631C90" w:rsidP="00631C90">
      <w:pPr>
        <w:ind w:firstLine="567"/>
      </w:pPr>
      <w:r w:rsidRPr="007A766C">
        <w:t>Caesar Cipher adalah algoritma kriptografi yang sangat sederhana dengan aturan enskripsinya dilakukan dengan mengganti sebuah huruf alfabet dengan huruf ketiga berikutnya. Secara matematis, enksripsi didalam caesar cipher sama dengan menjumlahkan plainteks p dengan 3  lalu menghitung sisa pembagian hasilnya dengan 26, atau dalam bentuk persamaan fungsi matematika</w:t>
      </w:r>
      <w:r>
        <w:t xml:space="preserve"> </w:t>
      </w:r>
      <w:r>
        <w:fldChar w:fldCharType="begin" w:fldLock="1"/>
      </w:r>
      <w:r>
        <w:instrText>ADDIN CSL_CITATION { "citationItems" : [ { "id" : "ITEM-1", "itemData" : { "DOI" : "10.30743/infotekjar.v2i2.266", "ISSN" : "2540-7597", "abstract" : "Pada saat sekarang ini, kemajuan teknologi dibidang ilmu komputer dan telekomunikasi sangatlah berkembang dan maju dengan pesat. Pengamanan data merupakan hal yang sangat penting untuk menjaga isi data yang penting dari pihak-pihak yang dapat merugikan dengan cara merusak data-data penting dari pemilik data. Dengan meningkatkan keamanan data menggunakan kombinasi algoritma, dapat menjaga keamanan data lebih terjamin dari serangan-serangan yang dapat membahayakan isi dari data yang tersimpan, terutama data dalam bentuk berkas dokumen dan pesan teks. Kombinasi algoritma yang digunakan untuk pengamanan data yang digunakan yaitu algoritma caesar cipher dan algoritma RSA. Jadi dengan menggunakan kombinasi algotitma caesar cipher dan algoritma RSA, tingkat pengamanan file dokumen dan pesan teks bisa lebih terjaga keaslian datanya.", "author" : [ { "dropping-particle" : "", "family" : "Gunawan", "given" : "Indra", "non-dropping-particle" : "", "parse-names" : false, "suffix" : "" } ], "container-title" : "InfoTekJar (Jurnal Nasional Informatika dan Teknologi Jaringan)", "id" : "ITEM-1", "issue" : "2", "issued" : { "date-parts" : [ [ "2018" ] ] }, "page" : "124-129", "title" : "Kombinasi Algoritma Caesar Cipher dan Algoritma RSA untuk pengamanan File Dokumen dan Pesan Teks", "type" : "article-journal", "volume" : "2" }, "uris" : [ "http://www.mendeley.com/documents/?uuid=2f4cfadd-5f40-40e3-aa6b-e7246e3d58ac" ] } ], "mendeley" : { "formattedCitation" : "[13]", "plainTextFormattedCitation" : "[13]", "previouslyFormattedCitation" : "[13]" }, "properties" : { "noteIndex" : 0 }, "schema" : "https://github.com/citation-style-language/schema/raw/master/csl-citation.json" }</w:instrText>
      </w:r>
      <w:r>
        <w:fldChar w:fldCharType="separate"/>
      </w:r>
      <w:r w:rsidRPr="00A447AA">
        <w:rPr>
          <w:noProof/>
        </w:rPr>
        <w:t>[13]</w:t>
      </w:r>
      <w:r>
        <w:fldChar w:fldCharType="end"/>
      </w:r>
      <w:r w:rsidRPr="007A766C">
        <w:t xml:space="preserve"> :</w:t>
      </w:r>
    </w:p>
    <w:p w:rsidR="00631C90" w:rsidRPr="007A766C" w:rsidRDefault="00631C90" w:rsidP="00631C90">
      <w:pPr>
        <w:ind w:firstLine="567"/>
      </w:pPr>
      <w:r w:rsidRPr="007A766C">
        <w:rPr>
          <w:b/>
          <w:bCs/>
        </w:rPr>
        <w:t>C=</w:t>
      </w:r>
      <w:proofErr w:type="gramStart"/>
      <w:r w:rsidRPr="007A766C">
        <w:rPr>
          <w:b/>
          <w:bCs/>
        </w:rPr>
        <w:t>E(</w:t>
      </w:r>
      <w:proofErr w:type="gramEnd"/>
      <w:r w:rsidRPr="007A766C">
        <w:rPr>
          <w:b/>
          <w:bCs/>
        </w:rPr>
        <w:t>p) = (p + 3) mod 26</w:t>
      </w:r>
    </w:p>
    <w:p w:rsidR="00631C90" w:rsidRPr="007A766C" w:rsidRDefault="00631C90" w:rsidP="00631C90">
      <w:pPr>
        <w:ind w:firstLine="567"/>
      </w:pPr>
      <w:r w:rsidRPr="007A766C">
        <w:t xml:space="preserve">Sebaiknya, deskripsi dilakukan dengan </w:t>
      </w:r>
      <w:proofErr w:type="gramStart"/>
      <w:r w:rsidRPr="007A766C">
        <w:t>cara</w:t>
      </w:r>
      <w:proofErr w:type="gramEnd"/>
      <w:r w:rsidRPr="007A766C">
        <w:t xml:space="preserve"> mengurangkan cipherteks dengan 3 lalu menghitung sisa pembagian hasilnya dengan 26. </w:t>
      </w:r>
      <w:proofErr w:type="gramStart"/>
      <w:r w:rsidRPr="007A766C">
        <w:t>secara</w:t>
      </w:r>
      <w:proofErr w:type="gramEnd"/>
      <w:r w:rsidRPr="007A766C">
        <w:t xml:space="preserve"> matematis deskripsi didalam caesar cipher dinyatakan dengan persamaan : </w:t>
      </w:r>
    </w:p>
    <w:p w:rsidR="00631C90" w:rsidRDefault="00631C90" w:rsidP="00631C90">
      <w:pPr>
        <w:ind w:firstLine="567"/>
        <w:rPr>
          <w:b/>
          <w:bCs/>
        </w:rPr>
      </w:pPr>
      <w:r w:rsidRPr="007A766C">
        <w:rPr>
          <w:b/>
          <w:bCs/>
        </w:rPr>
        <w:t>p = D(c) = (c-3) mod 26</w:t>
      </w:r>
    </w:p>
    <w:p w:rsidR="00631C90" w:rsidRDefault="00631C90" w:rsidP="00631C90">
      <w:pPr>
        <w:rPr>
          <w:b/>
          <w:bCs/>
        </w:rPr>
      </w:pPr>
    </w:p>
    <w:p w:rsidR="00631C90" w:rsidRDefault="00631C90" w:rsidP="00631C90">
      <w:pPr>
        <w:rPr>
          <w:b/>
          <w:bCs/>
        </w:rPr>
      </w:pPr>
      <w:proofErr w:type="gramStart"/>
      <w:r>
        <w:rPr>
          <w:b/>
          <w:bCs/>
        </w:rPr>
        <w:t>Keterangan :</w:t>
      </w:r>
      <w:proofErr w:type="gramEnd"/>
      <w:r>
        <w:rPr>
          <w:b/>
          <w:bCs/>
        </w:rPr>
        <w:t xml:space="preserve"> </w:t>
      </w:r>
    </w:p>
    <w:p w:rsidR="00631C90" w:rsidRDefault="00631C90" w:rsidP="00631C90">
      <w:pPr>
        <w:rPr>
          <w:bCs/>
        </w:rPr>
      </w:pPr>
      <w:r>
        <w:rPr>
          <w:bCs/>
        </w:rPr>
        <w:t>C = Chipertext</w:t>
      </w:r>
    </w:p>
    <w:p w:rsidR="00631C90" w:rsidRDefault="00631C90" w:rsidP="00631C90">
      <w:pPr>
        <w:rPr>
          <w:bCs/>
        </w:rPr>
      </w:pPr>
      <w:r>
        <w:rPr>
          <w:bCs/>
        </w:rPr>
        <w:t>P = Plaintext</w:t>
      </w:r>
    </w:p>
    <w:p w:rsidR="00631C90" w:rsidRDefault="00631C90" w:rsidP="00631C90">
      <w:pPr>
        <w:rPr>
          <w:bCs/>
        </w:rPr>
      </w:pPr>
      <w:r>
        <w:rPr>
          <w:bCs/>
        </w:rPr>
        <w:t>E= Enskrpsi</w:t>
      </w:r>
    </w:p>
    <w:p w:rsidR="00631C90" w:rsidRDefault="00631C90" w:rsidP="00631C90">
      <w:pPr>
        <w:rPr>
          <w:bCs/>
        </w:rPr>
      </w:pPr>
      <w:r>
        <w:rPr>
          <w:bCs/>
        </w:rPr>
        <w:t>D = Deskripsi</w:t>
      </w:r>
    </w:p>
    <w:p w:rsidR="00631C90" w:rsidRDefault="00631C90" w:rsidP="00631C90">
      <w:pPr>
        <w:pStyle w:val="ListParagraph"/>
        <w:ind w:firstLine="426"/>
      </w:pPr>
      <w:r>
        <w:t xml:space="preserve">Sebagai contoh perhitungan manual yang akan penulis lakukan dalam implementasi Algortima Kriptografi Caesar Chiper penulis mencotohkan penggunan pada tabel pencatatan profil pada database di dalam aplikasi ini yang terdiri dari beberapa field antara lain sebagai </w:t>
      </w:r>
      <w:proofErr w:type="gramStart"/>
      <w:r>
        <w:t>berikut  id</w:t>
      </w:r>
      <w:proofErr w:type="gramEnd"/>
      <w:r>
        <w:t xml:space="preserve">_pasien, nama_pasien, jenis_kelamin, tanggal_lahir, alamat_domisili, nomor_nik, nomor_wa_hp atau lengkap nya dpat dilihat pada tabel 13 dibawah ini. Dari setiap field yang ada nantinya setiap data yang tersimpan pada tabel pencatatan profil akan dilakukan enskripsi dan </w:t>
      </w:r>
      <w:proofErr w:type="gramStart"/>
      <w:r>
        <w:t>deskripsi .</w:t>
      </w:r>
      <w:proofErr w:type="gramEnd"/>
    </w:p>
    <w:p w:rsidR="00631C90" w:rsidRDefault="00631C90" w:rsidP="00631C90">
      <w:pPr>
        <w:pStyle w:val="Tabel3"/>
      </w:pPr>
      <w:bookmarkStart w:id="7" w:name="_Toc103722653"/>
      <w:bookmarkStart w:id="8" w:name="_Toc110367040"/>
      <w:r>
        <w:t>Pesan Asli</w:t>
      </w:r>
      <w:bookmarkEnd w:id="7"/>
      <w:bookmarkEnd w:id="8"/>
    </w:p>
    <w:tbl>
      <w:tblPr>
        <w:tblW w:w="56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184"/>
        <w:gridCol w:w="2976"/>
      </w:tblGrid>
      <w:tr w:rsidR="00631C90" w:rsidRPr="00F10626" w:rsidTr="00114D7E">
        <w:tc>
          <w:tcPr>
            <w:tcW w:w="510" w:type="dxa"/>
            <w:shd w:val="clear" w:color="auto" w:fill="auto"/>
          </w:tcPr>
          <w:p w:rsidR="00631C90" w:rsidRPr="00F10626" w:rsidRDefault="00631C90" w:rsidP="00114D7E">
            <w:pPr>
              <w:pStyle w:val="ListParagraph"/>
              <w:spacing w:line="240" w:lineRule="auto"/>
              <w:rPr>
                <w:b/>
                <w:szCs w:val="24"/>
              </w:rPr>
            </w:pPr>
            <w:r w:rsidRPr="00F10626">
              <w:rPr>
                <w:b/>
                <w:szCs w:val="24"/>
              </w:rPr>
              <w:t xml:space="preserve">No </w:t>
            </w:r>
          </w:p>
        </w:tc>
        <w:tc>
          <w:tcPr>
            <w:tcW w:w="2184" w:type="dxa"/>
            <w:shd w:val="clear" w:color="auto" w:fill="auto"/>
          </w:tcPr>
          <w:p w:rsidR="00631C90" w:rsidRPr="00F10626" w:rsidRDefault="00631C90" w:rsidP="00114D7E">
            <w:pPr>
              <w:pStyle w:val="ListParagraph"/>
              <w:spacing w:line="240" w:lineRule="auto"/>
              <w:rPr>
                <w:b/>
                <w:i/>
                <w:szCs w:val="24"/>
              </w:rPr>
            </w:pPr>
            <w:r w:rsidRPr="00F10626">
              <w:rPr>
                <w:b/>
                <w:i/>
                <w:szCs w:val="24"/>
              </w:rPr>
              <w:t xml:space="preserve">Field </w:t>
            </w:r>
          </w:p>
        </w:tc>
        <w:tc>
          <w:tcPr>
            <w:tcW w:w="2976" w:type="dxa"/>
            <w:shd w:val="clear" w:color="auto" w:fill="auto"/>
          </w:tcPr>
          <w:p w:rsidR="00631C90" w:rsidRPr="00617B94" w:rsidRDefault="00631C90" w:rsidP="00114D7E">
            <w:pPr>
              <w:pStyle w:val="ListParagraph"/>
              <w:spacing w:line="240" w:lineRule="auto"/>
              <w:rPr>
                <w:b/>
                <w:szCs w:val="24"/>
              </w:rPr>
            </w:pPr>
            <w:r>
              <w:rPr>
                <w:b/>
                <w:szCs w:val="24"/>
              </w:rPr>
              <w:t>Pesan Asli / Plaintext</w:t>
            </w:r>
            <w:r w:rsidRPr="00617B94">
              <w:rPr>
                <w:b/>
                <w:szCs w:val="24"/>
              </w:rPr>
              <w:t xml:space="preserve"> </w:t>
            </w:r>
          </w:p>
        </w:tc>
      </w:tr>
      <w:tr w:rsidR="00631C90" w:rsidRPr="00F10626" w:rsidTr="00114D7E">
        <w:tc>
          <w:tcPr>
            <w:tcW w:w="510" w:type="dxa"/>
            <w:shd w:val="clear" w:color="auto" w:fill="auto"/>
          </w:tcPr>
          <w:p w:rsidR="00631C90" w:rsidRPr="00F10626" w:rsidRDefault="00631C90" w:rsidP="00114D7E">
            <w:pPr>
              <w:pStyle w:val="ListParagraph"/>
              <w:spacing w:line="240" w:lineRule="auto"/>
              <w:rPr>
                <w:szCs w:val="24"/>
              </w:rPr>
            </w:pPr>
            <w:r w:rsidRPr="00F10626">
              <w:rPr>
                <w:szCs w:val="24"/>
              </w:rPr>
              <w:t>1</w:t>
            </w:r>
          </w:p>
        </w:tc>
        <w:tc>
          <w:tcPr>
            <w:tcW w:w="2184" w:type="dxa"/>
            <w:shd w:val="clear" w:color="auto" w:fill="auto"/>
          </w:tcPr>
          <w:p w:rsidR="00631C90" w:rsidRPr="006B649A" w:rsidRDefault="00631C90" w:rsidP="00114D7E">
            <w:r w:rsidRPr="006B649A">
              <w:t>id_pasien</w:t>
            </w:r>
          </w:p>
        </w:tc>
        <w:tc>
          <w:tcPr>
            <w:tcW w:w="2976" w:type="dxa"/>
            <w:shd w:val="clear" w:color="auto" w:fill="auto"/>
          </w:tcPr>
          <w:p w:rsidR="00631C90" w:rsidRPr="00F10626" w:rsidRDefault="00631C90" w:rsidP="00114D7E">
            <w:pPr>
              <w:pStyle w:val="ListParagraph"/>
              <w:spacing w:line="240" w:lineRule="auto"/>
              <w:rPr>
                <w:szCs w:val="24"/>
              </w:rPr>
            </w:pPr>
            <w:r>
              <w:rPr>
                <w:szCs w:val="24"/>
              </w:rPr>
              <w:t>1</w:t>
            </w:r>
          </w:p>
        </w:tc>
      </w:tr>
      <w:tr w:rsidR="00631C90" w:rsidRPr="00F10626" w:rsidTr="00114D7E">
        <w:tc>
          <w:tcPr>
            <w:tcW w:w="510" w:type="dxa"/>
            <w:shd w:val="clear" w:color="auto" w:fill="auto"/>
          </w:tcPr>
          <w:p w:rsidR="00631C90" w:rsidRPr="00F10626" w:rsidRDefault="00631C90" w:rsidP="00114D7E">
            <w:pPr>
              <w:pStyle w:val="ListParagraph"/>
              <w:spacing w:line="240" w:lineRule="auto"/>
              <w:rPr>
                <w:szCs w:val="24"/>
              </w:rPr>
            </w:pPr>
            <w:r w:rsidRPr="00F10626">
              <w:rPr>
                <w:szCs w:val="24"/>
              </w:rPr>
              <w:t>2</w:t>
            </w:r>
          </w:p>
        </w:tc>
        <w:tc>
          <w:tcPr>
            <w:tcW w:w="2184" w:type="dxa"/>
            <w:shd w:val="clear" w:color="auto" w:fill="auto"/>
          </w:tcPr>
          <w:p w:rsidR="00631C90" w:rsidRPr="006B649A" w:rsidRDefault="00631C90" w:rsidP="00114D7E">
            <w:r w:rsidRPr="006B649A">
              <w:t>nama_pasien</w:t>
            </w:r>
          </w:p>
        </w:tc>
        <w:tc>
          <w:tcPr>
            <w:tcW w:w="2976" w:type="dxa"/>
            <w:shd w:val="clear" w:color="auto" w:fill="auto"/>
          </w:tcPr>
          <w:p w:rsidR="00631C90" w:rsidRPr="00F10626" w:rsidRDefault="00631C90" w:rsidP="00114D7E">
            <w:pPr>
              <w:pStyle w:val="ListParagraph"/>
              <w:spacing w:line="240" w:lineRule="auto"/>
              <w:rPr>
                <w:szCs w:val="24"/>
              </w:rPr>
            </w:pPr>
            <w:r>
              <w:rPr>
                <w:szCs w:val="24"/>
              </w:rPr>
              <w:t>hilen</w:t>
            </w:r>
          </w:p>
        </w:tc>
      </w:tr>
    </w:tbl>
    <w:p w:rsidR="00631C90" w:rsidRDefault="00631C90" w:rsidP="00631C90"/>
    <w:p w:rsidR="00631C90" w:rsidRDefault="00631C90" w:rsidP="00631C90">
      <w:r>
        <w:t xml:space="preserve">Model Matematika </w:t>
      </w:r>
      <w:proofErr w:type="gramStart"/>
      <w:r>
        <w:t>Enskripsi :</w:t>
      </w:r>
      <w:proofErr w:type="gramEnd"/>
    </w:p>
    <w:p w:rsidR="00631C90" w:rsidRDefault="00631C90" w:rsidP="00631C90">
      <w:pPr>
        <w:rPr>
          <w:b/>
          <w:bCs/>
        </w:rPr>
      </w:pPr>
      <w:r w:rsidRPr="007A766C">
        <w:rPr>
          <w:b/>
          <w:bCs/>
        </w:rPr>
        <w:t>C=</w:t>
      </w:r>
      <w:proofErr w:type="gramStart"/>
      <w:r w:rsidRPr="007A766C">
        <w:rPr>
          <w:b/>
          <w:bCs/>
        </w:rPr>
        <w:t>E(</w:t>
      </w:r>
      <w:proofErr w:type="gramEnd"/>
      <w:r w:rsidRPr="007A766C">
        <w:rPr>
          <w:b/>
          <w:bCs/>
        </w:rPr>
        <w:t>p) = (p + 3) mod 26</w:t>
      </w:r>
    </w:p>
    <w:p w:rsidR="00631C90" w:rsidRPr="00560F13" w:rsidRDefault="00631C90" w:rsidP="00631C90">
      <w:pPr>
        <w:pStyle w:val="ListParagraph"/>
        <w:numPr>
          <w:ilvl w:val="7"/>
          <w:numId w:val="23"/>
        </w:numPr>
        <w:spacing w:line="240" w:lineRule="auto"/>
        <w:ind w:left="426" w:hanging="426"/>
      </w:pPr>
      <w:r>
        <w:t>Nama Pasien</w:t>
      </w:r>
    </w:p>
    <w:p w:rsidR="00631C90" w:rsidRDefault="00631C90" w:rsidP="00631C90">
      <w:pPr>
        <w:ind w:left="426"/>
      </w:pPr>
      <w:r>
        <w:t>C1 = (h + 3) Mod 26</w:t>
      </w:r>
    </w:p>
    <w:p w:rsidR="00631C90" w:rsidRDefault="00631C90" w:rsidP="00631C90">
      <w:pPr>
        <w:ind w:left="426"/>
      </w:pPr>
      <w:r>
        <w:t>C1 = (7 + 3) Mod 26</w:t>
      </w:r>
    </w:p>
    <w:p w:rsidR="00631C90" w:rsidRDefault="00631C90" w:rsidP="00631C90">
      <w:pPr>
        <w:ind w:left="426"/>
      </w:pPr>
      <w:r>
        <w:t>C1 = (10) Mod 26</w:t>
      </w:r>
    </w:p>
    <w:p w:rsidR="00631C90" w:rsidRDefault="00631C90" w:rsidP="00631C90">
      <w:pPr>
        <w:ind w:left="426"/>
      </w:pPr>
      <w:r>
        <w:t>C1 = k</w:t>
      </w:r>
    </w:p>
    <w:p w:rsidR="00631C90" w:rsidRDefault="00631C90" w:rsidP="00631C90">
      <w:pPr>
        <w:ind w:left="426"/>
      </w:pPr>
    </w:p>
    <w:p w:rsidR="00631C90" w:rsidRDefault="00631C90" w:rsidP="00631C90">
      <w:pPr>
        <w:ind w:left="426"/>
      </w:pPr>
      <w:r>
        <w:t>C2 = (i + 3) Mod 26</w:t>
      </w:r>
    </w:p>
    <w:p w:rsidR="00631C90" w:rsidRDefault="00631C90" w:rsidP="00631C90">
      <w:pPr>
        <w:ind w:left="426"/>
      </w:pPr>
      <w:r>
        <w:t>C2</w:t>
      </w:r>
      <w:r>
        <w:tab/>
        <w:t xml:space="preserve"> = (8 +3) Mod 26</w:t>
      </w:r>
    </w:p>
    <w:p w:rsidR="00631C90" w:rsidRDefault="00631C90" w:rsidP="00631C90">
      <w:pPr>
        <w:ind w:left="426"/>
      </w:pPr>
      <w:r>
        <w:t>C2 = (11) Mod 26</w:t>
      </w:r>
    </w:p>
    <w:p w:rsidR="00631C90" w:rsidRDefault="00631C90" w:rsidP="00631C90">
      <w:pPr>
        <w:ind w:left="426"/>
      </w:pPr>
      <w:r>
        <w:t>C2 = l</w:t>
      </w:r>
    </w:p>
    <w:p w:rsidR="00631C90" w:rsidRDefault="00631C90" w:rsidP="00631C90">
      <w:pPr>
        <w:ind w:left="426"/>
      </w:pPr>
    </w:p>
    <w:p w:rsidR="00631C90" w:rsidRDefault="00631C90" w:rsidP="00631C90">
      <w:pPr>
        <w:ind w:left="426"/>
      </w:pPr>
      <w:r>
        <w:t>C3 = (l + 3) Mod 26</w:t>
      </w:r>
    </w:p>
    <w:p w:rsidR="00631C90" w:rsidRDefault="00631C90" w:rsidP="00631C90">
      <w:pPr>
        <w:ind w:left="426"/>
      </w:pPr>
      <w:r>
        <w:t>C3 = (11 + 3) Mod 26</w:t>
      </w:r>
    </w:p>
    <w:p w:rsidR="00631C90" w:rsidRDefault="00631C90" w:rsidP="00631C90">
      <w:pPr>
        <w:ind w:left="426"/>
      </w:pPr>
      <w:r>
        <w:t>C3 = (14) Mod 26</w:t>
      </w:r>
    </w:p>
    <w:p w:rsidR="00631C90" w:rsidRDefault="00631C90" w:rsidP="00631C90">
      <w:pPr>
        <w:ind w:left="426"/>
      </w:pPr>
      <w:r>
        <w:t>C3 = o</w:t>
      </w:r>
    </w:p>
    <w:p w:rsidR="00631C90" w:rsidRDefault="00631C90" w:rsidP="00631C90">
      <w:pPr>
        <w:ind w:left="426"/>
      </w:pPr>
    </w:p>
    <w:p w:rsidR="00631C90" w:rsidRDefault="00631C90" w:rsidP="00631C90">
      <w:pPr>
        <w:ind w:left="426"/>
      </w:pPr>
      <w:r>
        <w:t>C4 = (e + 3) Mod 26</w:t>
      </w:r>
    </w:p>
    <w:p w:rsidR="00631C90" w:rsidRDefault="00631C90" w:rsidP="00631C90">
      <w:pPr>
        <w:ind w:left="426"/>
      </w:pPr>
      <w:r>
        <w:t>C4 = (4 +</w:t>
      </w:r>
      <w:proofErr w:type="gramStart"/>
      <w:r>
        <w:t>3 )</w:t>
      </w:r>
      <w:proofErr w:type="gramEnd"/>
      <w:r>
        <w:t xml:space="preserve"> Mod 26</w:t>
      </w:r>
    </w:p>
    <w:p w:rsidR="00631C90" w:rsidRDefault="00631C90" w:rsidP="00631C90">
      <w:pPr>
        <w:ind w:left="426"/>
      </w:pPr>
      <w:r>
        <w:lastRenderedPageBreak/>
        <w:t>C4 = (7) Mod 26</w:t>
      </w:r>
    </w:p>
    <w:p w:rsidR="00631C90" w:rsidRDefault="00631C90" w:rsidP="00631C90">
      <w:pPr>
        <w:ind w:left="426"/>
      </w:pPr>
      <w:r>
        <w:t>C4 = h</w:t>
      </w:r>
    </w:p>
    <w:p w:rsidR="00631C90" w:rsidRDefault="00631C90" w:rsidP="00631C90">
      <w:pPr>
        <w:ind w:left="426"/>
      </w:pPr>
    </w:p>
    <w:p w:rsidR="00631C90" w:rsidRDefault="00631C90" w:rsidP="00631C90">
      <w:pPr>
        <w:ind w:left="426"/>
      </w:pPr>
      <w:r>
        <w:t>C5 = (n + 3) Mod 26</w:t>
      </w:r>
    </w:p>
    <w:p w:rsidR="00631C90" w:rsidRDefault="00631C90" w:rsidP="00631C90">
      <w:pPr>
        <w:ind w:left="426"/>
      </w:pPr>
      <w:r>
        <w:t>C5 = (13 + 3) Mod 26</w:t>
      </w:r>
    </w:p>
    <w:p w:rsidR="00631C90" w:rsidRDefault="00631C90" w:rsidP="00631C90">
      <w:pPr>
        <w:ind w:left="426"/>
      </w:pPr>
      <w:r>
        <w:t>C5 = (16) Mod 26</w:t>
      </w:r>
    </w:p>
    <w:p w:rsidR="00631C90" w:rsidRDefault="00631C90" w:rsidP="00631C90">
      <w:pPr>
        <w:ind w:left="426"/>
      </w:pPr>
      <w:r>
        <w:t>C5 = q</w:t>
      </w:r>
    </w:p>
    <w:p w:rsidR="00631C90" w:rsidRDefault="00631C90" w:rsidP="00631C90"/>
    <w:p w:rsidR="00631C90" w:rsidRDefault="00631C90" w:rsidP="00631C90">
      <w:pPr>
        <w:pStyle w:val="Tabel3"/>
      </w:pPr>
      <w:bookmarkStart w:id="9" w:name="_Toc103722654"/>
      <w:bookmarkStart w:id="10" w:name="_Toc110367041"/>
      <w:r>
        <w:t>Pesan Tersandi</w:t>
      </w:r>
      <w:bookmarkEnd w:id="9"/>
      <w:bookmarkEnd w:id="10"/>
    </w:p>
    <w:p w:rsidR="00631C90" w:rsidRDefault="00631C90" w:rsidP="00631C90">
      <w:pPr>
        <w:ind w:left="426"/>
      </w:pPr>
    </w:p>
    <w:tbl>
      <w:tblPr>
        <w:tblW w:w="56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2556"/>
        <w:gridCol w:w="2604"/>
      </w:tblGrid>
      <w:tr w:rsidR="00631C90" w:rsidRPr="00F10626" w:rsidTr="00114D7E">
        <w:tc>
          <w:tcPr>
            <w:tcW w:w="510" w:type="dxa"/>
            <w:shd w:val="clear" w:color="auto" w:fill="auto"/>
          </w:tcPr>
          <w:p w:rsidR="00631C90" w:rsidRPr="00F10626" w:rsidRDefault="00631C90" w:rsidP="00114D7E">
            <w:pPr>
              <w:pStyle w:val="ListParagraph"/>
              <w:spacing w:line="240" w:lineRule="auto"/>
              <w:rPr>
                <w:b/>
                <w:szCs w:val="24"/>
              </w:rPr>
            </w:pPr>
            <w:r w:rsidRPr="00F10626">
              <w:rPr>
                <w:b/>
                <w:szCs w:val="24"/>
              </w:rPr>
              <w:t xml:space="preserve">No </w:t>
            </w:r>
          </w:p>
        </w:tc>
        <w:tc>
          <w:tcPr>
            <w:tcW w:w="2556" w:type="dxa"/>
            <w:shd w:val="clear" w:color="auto" w:fill="auto"/>
          </w:tcPr>
          <w:p w:rsidR="00631C90" w:rsidRPr="00F10626" w:rsidRDefault="00631C90" w:rsidP="00114D7E">
            <w:pPr>
              <w:pStyle w:val="ListParagraph"/>
              <w:spacing w:line="240" w:lineRule="auto"/>
              <w:rPr>
                <w:b/>
                <w:i/>
                <w:szCs w:val="24"/>
              </w:rPr>
            </w:pPr>
            <w:r w:rsidRPr="00F10626">
              <w:rPr>
                <w:b/>
                <w:i/>
                <w:szCs w:val="24"/>
              </w:rPr>
              <w:t xml:space="preserve">Field </w:t>
            </w:r>
          </w:p>
        </w:tc>
        <w:tc>
          <w:tcPr>
            <w:tcW w:w="2604" w:type="dxa"/>
            <w:shd w:val="clear" w:color="auto" w:fill="auto"/>
          </w:tcPr>
          <w:p w:rsidR="00631C90" w:rsidRPr="00617B94" w:rsidRDefault="00631C90" w:rsidP="00114D7E">
            <w:pPr>
              <w:pStyle w:val="ListParagraph"/>
              <w:spacing w:line="240" w:lineRule="auto"/>
              <w:rPr>
                <w:b/>
                <w:szCs w:val="24"/>
              </w:rPr>
            </w:pPr>
            <w:r>
              <w:rPr>
                <w:b/>
                <w:szCs w:val="24"/>
              </w:rPr>
              <w:t>Pesan Tersandi / Chipertext</w:t>
            </w:r>
            <w:r w:rsidRPr="00617B94">
              <w:rPr>
                <w:b/>
                <w:szCs w:val="24"/>
              </w:rPr>
              <w:t xml:space="preserve"> </w:t>
            </w:r>
          </w:p>
        </w:tc>
      </w:tr>
      <w:tr w:rsidR="00631C90" w:rsidRPr="00F10626" w:rsidTr="00114D7E">
        <w:tc>
          <w:tcPr>
            <w:tcW w:w="510" w:type="dxa"/>
            <w:shd w:val="clear" w:color="auto" w:fill="auto"/>
          </w:tcPr>
          <w:p w:rsidR="00631C90" w:rsidRPr="00F10626" w:rsidRDefault="00631C90" w:rsidP="00114D7E">
            <w:pPr>
              <w:pStyle w:val="ListParagraph"/>
              <w:spacing w:line="240" w:lineRule="auto"/>
              <w:rPr>
                <w:szCs w:val="24"/>
              </w:rPr>
            </w:pPr>
            <w:r w:rsidRPr="00F10626">
              <w:rPr>
                <w:szCs w:val="24"/>
              </w:rPr>
              <w:t>1</w:t>
            </w:r>
          </w:p>
        </w:tc>
        <w:tc>
          <w:tcPr>
            <w:tcW w:w="2556" w:type="dxa"/>
            <w:shd w:val="clear" w:color="auto" w:fill="auto"/>
          </w:tcPr>
          <w:p w:rsidR="00631C90" w:rsidRPr="006B649A" w:rsidRDefault="00631C90" w:rsidP="00114D7E">
            <w:r w:rsidRPr="006B649A">
              <w:t>id_pasien</w:t>
            </w:r>
          </w:p>
        </w:tc>
        <w:tc>
          <w:tcPr>
            <w:tcW w:w="2604" w:type="dxa"/>
            <w:shd w:val="clear" w:color="auto" w:fill="auto"/>
          </w:tcPr>
          <w:p w:rsidR="00631C90" w:rsidRPr="00F10626" w:rsidRDefault="00631C90" w:rsidP="00114D7E">
            <w:pPr>
              <w:pStyle w:val="ListParagraph"/>
              <w:spacing w:line="240" w:lineRule="auto"/>
              <w:rPr>
                <w:szCs w:val="24"/>
              </w:rPr>
            </w:pPr>
            <w:r>
              <w:rPr>
                <w:szCs w:val="24"/>
              </w:rPr>
              <w:t>1</w:t>
            </w:r>
          </w:p>
        </w:tc>
      </w:tr>
      <w:tr w:rsidR="00631C90" w:rsidRPr="00F10626" w:rsidTr="00114D7E">
        <w:tc>
          <w:tcPr>
            <w:tcW w:w="510" w:type="dxa"/>
            <w:shd w:val="clear" w:color="auto" w:fill="auto"/>
          </w:tcPr>
          <w:p w:rsidR="00631C90" w:rsidRPr="00F10626" w:rsidRDefault="00631C90" w:rsidP="00114D7E">
            <w:pPr>
              <w:pStyle w:val="ListParagraph"/>
              <w:spacing w:line="240" w:lineRule="auto"/>
              <w:rPr>
                <w:szCs w:val="24"/>
              </w:rPr>
            </w:pPr>
            <w:r w:rsidRPr="00F10626">
              <w:rPr>
                <w:szCs w:val="24"/>
              </w:rPr>
              <w:t>2</w:t>
            </w:r>
          </w:p>
        </w:tc>
        <w:tc>
          <w:tcPr>
            <w:tcW w:w="2556" w:type="dxa"/>
            <w:shd w:val="clear" w:color="auto" w:fill="auto"/>
          </w:tcPr>
          <w:p w:rsidR="00631C90" w:rsidRPr="006B649A" w:rsidRDefault="00631C90" w:rsidP="00114D7E">
            <w:r w:rsidRPr="006B649A">
              <w:t>nama_pasien</w:t>
            </w:r>
          </w:p>
        </w:tc>
        <w:tc>
          <w:tcPr>
            <w:tcW w:w="2604" w:type="dxa"/>
            <w:shd w:val="clear" w:color="auto" w:fill="auto"/>
          </w:tcPr>
          <w:p w:rsidR="00631C90" w:rsidRPr="00F10626" w:rsidRDefault="00631C90" w:rsidP="00114D7E">
            <w:pPr>
              <w:pStyle w:val="ListParagraph"/>
              <w:spacing w:line="240" w:lineRule="auto"/>
              <w:rPr>
                <w:szCs w:val="24"/>
              </w:rPr>
            </w:pPr>
            <w:r>
              <w:rPr>
                <w:szCs w:val="24"/>
              </w:rPr>
              <w:t>klohq</w:t>
            </w:r>
          </w:p>
        </w:tc>
      </w:tr>
    </w:tbl>
    <w:p w:rsidR="00631C90" w:rsidRDefault="00631C90" w:rsidP="00631C90"/>
    <w:p w:rsidR="00631C90" w:rsidRDefault="00631C90" w:rsidP="00631C90">
      <w:pPr>
        <w:rPr>
          <w:b/>
          <w:bCs/>
        </w:rPr>
      </w:pPr>
      <w:r>
        <w:t xml:space="preserve">Model Matematika </w:t>
      </w:r>
      <w:proofErr w:type="gramStart"/>
      <w:r>
        <w:t>Deskripsi :</w:t>
      </w:r>
      <w:proofErr w:type="gramEnd"/>
    </w:p>
    <w:p w:rsidR="00631C90" w:rsidRDefault="00631C90" w:rsidP="00631C90">
      <w:pPr>
        <w:rPr>
          <w:b/>
          <w:bCs/>
        </w:rPr>
      </w:pPr>
      <w:r w:rsidRPr="007A766C">
        <w:rPr>
          <w:b/>
          <w:bCs/>
        </w:rPr>
        <w:t>p = D(c) = (c-3) mod 26</w:t>
      </w:r>
    </w:p>
    <w:p w:rsidR="00631C90" w:rsidRDefault="00631C90" w:rsidP="00631C90">
      <w:pPr>
        <w:pStyle w:val="ListParagraph"/>
        <w:numPr>
          <w:ilvl w:val="7"/>
          <w:numId w:val="23"/>
        </w:numPr>
        <w:spacing w:line="240" w:lineRule="auto"/>
        <w:ind w:left="426" w:hanging="426"/>
      </w:pPr>
      <w:r>
        <w:t>Nama Pasien</w:t>
      </w:r>
    </w:p>
    <w:p w:rsidR="00631C90" w:rsidRDefault="00631C90" w:rsidP="00631C90">
      <w:pPr>
        <w:pStyle w:val="ListParagraph"/>
        <w:spacing w:line="240" w:lineRule="auto"/>
        <w:ind w:left="426"/>
      </w:pPr>
    </w:p>
    <w:p w:rsidR="00631C90" w:rsidRDefault="00631C90" w:rsidP="00631C90">
      <w:pPr>
        <w:pStyle w:val="ListParagraph"/>
        <w:spacing w:line="240" w:lineRule="auto"/>
        <w:ind w:left="426"/>
      </w:pPr>
      <w:r>
        <w:t>P1 = (k -3) Mod 26</w:t>
      </w:r>
    </w:p>
    <w:p w:rsidR="00631C90" w:rsidRDefault="00631C90" w:rsidP="00631C90">
      <w:pPr>
        <w:pStyle w:val="ListParagraph"/>
        <w:spacing w:line="240" w:lineRule="auto"/>
        <w:ind w:left="426"/>
      </w:pPr>
      <w:r>
        <w:t>P1 = (10 – 3) Mod 26</w:t>
      </w:r>
    </w:p>
    <w:p w:rsidR="00631C90" w:rsidRDefault="00631C90" w:rsidP="00631C90">
      <w:pPr>
        <w:pStyle w:val="ListParagraph"/>
        <w:spacing w:line="240" w:lineRule="auto"/>
        <w:ind w:left="426"/>
      </w:pPr>
      <w:r>
        <w:t>P1 = (7) Mod 26</w:t>
      </w:r>
    </w:p>
    <w:p w:rsidR="00631C90" w:rsidRDefault="00631C90" w:rsidP="00631C90">
      <w:pPr>
        <w:pStyle w:val="ListParagraph"/>
        <w:spacing w:line="240" w:lineRule="auto"/>
        <w:ind w:left="426"/>
      </w:pPr>
      <w:r>
        <w:t>P1 = h</w:t>
      </w:r>
    </w:p>
    <w:p w:rsidR="00631C90" w:rsidRDefault="00631C90" w:rsidP="00631C90">
      <w:pPr>
        <w:pStyle w:val="ListParagraph"/>
        <w:spacing w:line="240" w:lineRule="auto"/>
        <w:ind w:left="426"/>
      </w:pPr>
    </w:p>
    <w:p w:rsidR="00631C90" w:rsidRDefault="00631C90" w:rsidP="00631C90">
      <w:pPr>
        <w:pStyle w:val="ListParagraph"/>
        <w:spacing w:line="240" w:lineRule="auto"/>
        <w:ind w:left="426"/>
      </w:pPr>
      <w:r>
        <w:t>P2 = (l-3) Mod 26</w:t>
      </w:r>
    </w:p>
    <w:p w:rsidR="00631C90" w:rsidRDefault="00631C90" w:rsidP="00631C90">
      <w:pPr>
        <w:pStyle w:val="ListParagraph"/>
        <w:spacing w:line="240" w:lineRule="auto"/>
        <w:ind w:left="426"/>
      </w:pPr>
      <w:r>
        <w:t>P2 = (11-3) Mod 26</w:t>
      </w:r>
    </w:p>
    <w:p w:rsidR="00631C90" w:rsidRDefault="00631C90" w:rsidP="00631C90">
      <w:pPr>
        <w:pStyle w:val="ListParagraph"/>
        <w:spacing w:line="240" w:lineRule="auto"/>
        <w:ind w:left="426"/>
      </w:pPr>
      <w:r>
        <w:t>P2 = (8) Mod 26</w:t>
      </w:r>
    </w:p>
    <w:p w:rsidR="00631C90" w:rsidRDefault="00631C90" w:rsidP="00631C90">
      <w:pPr>
        <w:pStyle w:val="ListParagraph"/>
        <w:spacing w:line="240" w:lineRule="auto"/>
        <w:ind w:left="426"/>
      </w:pPr>
      <w:r>
        <w:t>P2 = i</w:t>
      </w:r>
    </w:p>
    <w:p w:rsidR="00631C90" w:rsidRDefault="00631C90" w:rsidP="00631C90">
      <w:pPr>
        <w:pStyle w:val="ListParagraph"/>
        <w:spacing w:line="240" w:lineRule="auto"/>
        <w:ind w:left="426"/>
      </w:pPr>
    </w:p>
    <w:p w:rsidR="00631C90" w:rsidRDefault="00631C90" w:rsidP="00631C90">
      <w:pPr>
        <w:pStyle w:val="ListParagraph"/>
        <w:spacing w:line="240" w:lineRule="auto"/>
        <w:ind w:left="426"/>
      </w:pPr>
      <w:r>
        <w:t>P3 = (o-3) Mod 26</w:t>
      </w:r>
    </w:p>
    <w:p w:rsidR="00631C90" w:rsidRDefault="00631C90" w:rsidP="00631C90">
      <w:pPr>
        <w:pStyle w:val="ListParagraph"/>
        <w:spacing w:line="240" w:lineRule="auto"/>
        <w:ind w:left="426"/>
      </w:pPr>
      <w:r>
        <w:t>P3 = (14-3) Mod 26</w:t>
      </w:r>
    </w:p>
    <w:p w:rsidR="00631C90" w:rsidRDefault="00631C90" w:rsidP="00631C90">
      <w:pPr>
        <w:pStyle w:val="ListParagraph"/>
        <w:spacing w:line="240" w:lineRule="auto"/>
        <w:ind w:left="426"/>
      </w:pPr>
      <w:r>
        <w:t>P3 = (11) Mod 26</w:t>
      </w:r>
    </w:p>
    <w:p w:rsidR="00631C90" w:rsidRDefault="00631C90" w:rsidP="00631C90">
      <w:pPr>
        <w:pStyle w:val="ListParagraph"/>
        <w:spacing w:line="240" w:lineRule="auto"/>
        <w:ind w:left="426"/>
      </w:pPr>
      <w:r>
        <w:t>P3 = l</w:t>
      </w:r>
    </w:p>
    <w:p w:rsidR="00631C90" w:rsidRDefault="00631C90" w:rsidP="00631C90">
      <w:pPr>
        <w:pStyle w:val="ListParagraph"/>
        <w:spacing w:line="240" w:lineRule="auto"/>
        <w:ind w:left="426"/>
      </w:pPr>
    </w:p>
    <w:p w:rsidR="00631C90" w:rsidRDefault="00631C90" w:rsidP="00631C90">
      <w:pPr>
        <w:pStyle w:val="ListParagraph"/>
        <w:spacing w:line="240" w:lineRule="auto"/>
        <w:ind w:left="426"/>
      </w:pPr>
      <w:r>
        <w:t>P4 = (h-3) Mod 26</w:t>
      </w:r>
    </w:p>
    <w:p w:rsidR="00631C90" w:rsidRDefault="00631C90" w:rsidP="00631C90">
      <w:pPr>
        <w:pStyle w:val="ListParagraph"/>
        <w:spacing w:line="240" w:lineRule="auto"/>
        <w:ind w:left="426"/>
      </w:pPr>
      <w:r>
        <w:t>P4 = (7-3) Mod 26</w:t>
      </w:r>
    </w:p>
    <w:p w:rsidR="00631C90" w:rsidRDefault="00631C90" w:rsidP="00631C90">
      <w:pPr>
        <w:pStyle w:val="ListParagraph"/>
        <w:spacing w:line="240" w:lineRule="auto"/>
        <w:ind w:left="426"/>
      </w:pPr>
      <w:r>
        <w:t>P4 = (4) Mod 26</w:t>
      </w:r>
    </w:p>
    <w:p w:rsidR="00631C90" w:rsidRDefault="00631C90" w:rsidP="00631C90">
      <w:pPr>
        <w:pStyle w:val="ListParagraph"/>
        <w:spacing w:line="240" w:lineRule="auto"/>
        <w:ind w:left="426"/>
      </w:pPr>
      <w:r>
        <w:t>P4 = e</w:t>
      </w:r>
    </w:p>
    <w:p w:rsidR="00631C90" w:rsidRDefault="00631C90" w:rsidP="00631C90">
      <w:pPr>
        <w:pStyle w:val="ListParagraph"/>
        <w:spacing w:line="240" w:lineRule="auto"/>
        <w:ind w:left="426"/>
      </w:pPr>
    </w:p>
    <w:p w:rsidR="00631C90" w:rsidRDefault="00631C90" w:rsidP="00631C90">
      <w:pPr>
        <w:pStyle w:val="ListParagraph"/>
        <w:spacing w:line="240" w:lineRule="auto"/>
        <w:ind w:left="426"/>
      </w:pPr>
    </w:p>
    <w:p w:rsidR="00631C90" w:rsidRDefault="00631C90" w:rsidP="00631C90">
      <w:pPr>
        <w:pStyle w:val="ListParagraph"/>
        <w:spacing w:line="240" w:lineRule="auto"/>
        <w:ind w:left="426"/>
      </w:pPr>
      <w:r>
        <w:t>P4 = (q-3) Mod 26</w:t>
      </w:r>
    </w:p>
    <w:p w:rsidR="00631C90" w:rsidRDefault="00631C90" w:rsidP="00631C90">
      <w:pPr>
        <w:pStyle w:val="ListParagraph"/>
        <w:spacing w:line="240" w:lineRule="auto"/>
        <w:ind w:left="426"/>
      </w:pPr>
      <w:r>
        <w:t>P4 = (16-3) Mod 26</w:t>
      </w:r>
    </w:p>
    <w:p w:rsidR="00631C90" w:rsidRDefault="00631C90" w:rsidP="00631C90">
      <w:pPr>
        <w:pStyle w:val="ListParagraph"/>
        <w:spacing w:line="240" w:lineRule="auto"/>
        <w:ind w:left="426"/>
      </w:pPr>
      <w:r>
        <w:t>P4 = (13) Mod 26</w:t>
      </w:r>
    </w:p>
    <w:p w:rsidR="00631C90" w:rsidRDefault="00631C90" w:rsidP="00631C90">
      <w:pPr>
        <w:pStyle w:val="ListParagraph"/>
        <w:spacing w:line="240" w:lineRule="auto"/>
        <w:ind w:left="426"/>
      </w:pPr>
      <w:r>
        <w:t>P4 = n</w:t>
      </w:r>
    </w:p>
    <w:p w:rsidR="00631C90" w:rsidRDefault="00631C90" w:rsidP="00631C90">
      <w:pPr>
        <w:pBdr>
          <w:top w:val="nil"/>
          <w:left w:val="nil"/>
          <w:bottom w:val="nil"/>
          <w:right w:val="nil"/>
          <w:between w:val="nil"/>
        </w:pBdr>
        <w:jc w:val="both"/>
        <w:rPr>
          <w:sz w:val="22"/>
          <w:szCs w:val="22"/>
          <w:highlight w:val="white"/>
        </w:rPr>
      </w:pPr>
    </w:p>
    <w:p w:rsidR="00631C90" w:rsidRDefault="00631C90" w:rsidP="00631C90">
      <w:pPr>
        <w:pBdr>
          <w:top w:val="nil"/>
          <w:left w:val="nil"/>
          <w:bottom w:val="nil"/>
          <w:right w:val="nil"/>
          <w:between w:val="nil"/>
        </w:pBdr>
        <w:jc w:val="both"/>
        <w:rPr>
          <w:sz w:val="22"/>
          <w:szCs w:val="22"/>
          <w:highlight w:val="white"/>
        </w:rPr>
      </w:pPr>
    </w:p>
    <w:p w:rsidR="00631C90" w:rsidRDefault="00631C90" w:rsidP="00631C90">
      <w:pPr>
        <w:pBdr>
          <w:top w:val="nil"/>
          <w:left w:val="nil"/>
          <w:bottom w:val="nil"/>
          <w:right w:val="nil"/>
          <w:between w:val="nil"/>
        </w:pBdr>
        <w:jc w:val="both"/>
        <w:rPr>
          <w:sz w:val="22"/>
          <w:szCs w:val="22"/>
          <w:highlight w:val="white"/>
        </w:rPr>
      </w:pPr>
    </w:p>
    <w:p w:rsidR="00631C90" w:rsidRDefault="00631C90" w:rsidP="00631C90">
      <w:pPr>
        <w:pBdr>
          <w:top w:val="nil"/>
          <w:left w:val="nil"/>
          <w:bottom w:val="nil"/>
          <w:right w:val="nil"/>
          <w:between w:val="nil"/>
        </w:pBdr>
        <w:jc w:val="both"/>
        <w:rPr>
          <w:sz w:val="22"/>
          <w:szCs w:val="22"/>
          <w:highlight w:val="white"/>
        </w:rPr>
      </w:pPr>
    </w:p>
    <w:p w:rsidR="00631C90" w:rsidRDefault="00631C90" w:rsidP="00631C90">
      <w:pPr>
        <w:pBdr>
          <w:top w:val="nil"/>
          <w:left w:val="nil"/>
          <w:bottom w:val="nil"/>
          <w:right w:val="nil"/>
          <w:between w:val="nil"/>
        </w:pBdr>
        <w:jc w:val="both"/>
        <w:rPr>
          <w:sz w:val="22"/>
          <w:szCs w:val="22"/>
          <w:highlight w:val="white"/>
        </w:rPr>
      </w:pPr>
    </w:p>
    <w:p w:rsidR="00631C90" w:rsidRDefault="00631C90" w:rsidP="00631C90">
      <w:pPr>
        <w:pBdr>
          <w:top w:val="nil"/>
          <w:left w:val="nil"/>
          <w:bottom w:val="nil"/>
          <w:right w:val="nil"/>
          <w:between w:val="nil"/>
        </w:pBdr>
        <w:jc w:val="both"/>
        <w:rPr>
          <w:sz w:val="22"/>
          <w:szCs w:val="22"/>
          <w:highlight w:val="white"/>
        </w:rPr>
      </w:pPr>
    </w:p>
    <w:p w:rsidR="00631C90" w:rsidRPr="00C9401A" w:rsidRDefault="00631C90" w:rsidP="00631C90">
      <w:pPr>
        <w:pBdr>
          <w:top w:val="nil"/>
          <w:left w:val="nil"/>
          <w:bottom w:val="nil"/>
          <w:right w:val="nil"/>
          <w:between w:val="nil"/>
        </w:pBdr>
        <w:jc w:val="both"/>
        <w:rPr>
          <w:sz w:val="22"/>
          <w:szCs w:val="22"/>
          <w:highlight w:val="white"/>
        </w:rPr>
      </w:pPr>
    </w:p>
    <w:p w:rsidR="000C1D89" w:rsidRPr="000C1D89" w:rsidRDefault="000C1D89" w:rsidP="000C1D89">
      <w:pPr>
        <w:ind w:firstLine="567"/>
        <w:jc w:val="both"/>
        <w:rPr>
          <w:sz w:val="22"/>
        </w:rPr>
      </w:pPr>
    </w:p>
    <w:p w:rsidR="00631C90" w:rsidRDefault="007D1230" w:rsidP="007D1230">
      <w:pPr>
        <w:pStyle w:val="Heading2"/>
        <w:numPr>
          <w:ilvl w:val="0"/>
          <w:numId w:val="2"/>
        </w:numPr>
        <w:spacing w:line="276" w:lineRule="auto"/>
        <w:ind w:left="567" w:hanging="567"/>
      </w:pPr>
      <w:r w:rsidRPr="00010800">
        <w:lastRenderedPageBreak/>
        <w:t>HASIL DAN PEMBAHASAN</w:t>
      </w:r>
    </w:p>
    <w:p w:rsidR="00631C90" w:rsidRPr="00631C90" w:rsidRDefault="00631C90" w:rsidP="00631C90">
      <w:pPr>
        <w:ind w:firstLine="567"/>
        <w:rPr>
          <w:sz w:val="22"/>
          <w:szCs w:val="22"/>
        </w:rPr>
      </w:pPr>
      <w:r w:rsidRPr="00631C90">
        <w:rPr>
          <w:sz w:val="22"/>
          <w:szCs w:val="22"/>
        </w:rPr>
        <w:t xml:space="preserve">Dari hasil penelitian yang dilakukan maka dihasilkan sebuah implementasi algoritma caesar cipher pada data pasien yang terindikasi covid-19 di Puskesmas Simpang Periuk Kota Lubuklinggau. Didalam sistem tersebut terdapat fitur diantaranya </w:t>
      </w:r>
      <w:proofErr w:type="gramStart"/>
      <w:r w:rsidRPr="00631C90">
        <w:rPr>
          <w:sz w:val="22"/>
          <w:szCs w:val="22"/>
        </w:rPr>
        <w:t>adalah :</w:t>
      </w:r>
      <w:proofErr w:type="gramEnd"/>
    </w:p>
    <w:p w:rsidR="00631C90" w:rsidRPr="00631C90" w:rsidRDefault="00631C90" w:rsidP="00631C90">
      <w:pPr>
        <w:numPr>
          <w:ilvl w:val="0"/>
          <w:numId w:val="24"/>
        </w:numPr>
        <w:ind w:left="426" w:hanging="426"/>
        <w:jc w:val="both"/>
        <w:rPr>
          <w:sz w:val="22"/>
          <w:szCs w:val="22"/>
        </w:rPr>
      </w:pPr>
      <w:r w:rsidRPr="00631C90">
        <w:rPr>
          <w:sz w:val="22"/>
          <w:szCs w:val="22"/>
        </w:rPr>
        <w:t>Halaman Pengunjung</w:t>
      </w:r>
    </w:p>
    <w:p w:rsidR="00631C90" w:rsidRDefault="00631C90" w:rsidP="00631C90">
      <w:pPr>
        <w:pStyle w:val="ListParagraph"/>
        <w:numPr>
          <w:ilvl w:val="0"/>
          <w:numId w:val="25"/>
        </w:numPr>
        <w:spacing w:line="240" w:lineRule="auto"/>
        <w:ind w:left="851" w:hanging="425"/>
      </w:pPr>
      <w:r w:rsidRPr="00631C90">
        <w:t xml:space="preserve">Halaman utama pengunjung merupakan halaman yang </w:t>
      </w:r>
      <w:proofErr w:type="gramStart"/>
      <w:r w:rsidRPr="00631C90">
        <w:t>akan</w:t>
      </w:r>
      <w:proofErr w:type="gramEnd"/>
      <w:r w:rsidRPr="00631C90">
        <w:t xml:space="preserve"> pertama kali tampil ketika pengguna mengakses sistem ini.</w:t>
      </w:r>
    </w:p>
    <w:p w:rsidR="00631C90" w:rsidRDefault="00631C90" w:rsidP="00631C90">
      <w:pPr>
        <w:pStyle w:val="ListParagraph"/>
        <w:spacing w:line="240" w:lineRule="auto"/>
        <w:ind w:left="851"/>
        <w:jc w:val="center"/>
      </w:pPr>
      <w:r>
        <w:rPr>
          <w:noProof/>
          <w:lang w:eastAsia="id-ID"/>
        </w:rPr>
        <w:drawing>
          <wp:inline distT="0" distB="0" distL="0" distR="0" wp14:anchorId="6DD0A536" wp14:editId="785EF389">
            <wp:extent cx="4476584" cy="2751304"/>
            <wp:effectExtent l="0" t="0" r="63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0473" cy="2753694"/>
                    </a:xfrm>
                    <a:prstGeom prst="rect">
                      <a:avLst/>
                    </a:prstGeom>
                    <a:noFill/>
                    <a:ln>
                      <a:noFill/>
                    </a:ln>
                  </pic:spPr>
                </pic:pic>
              </a:graphicData>
            </a:graphic>
          </wp:inline>
        </w:drawing>
      </w:r>
    </w:p>
    <w:p w:rsidR="00631C90" w:rsidRDefault="00631C90" w:rsidP="00631C90">
      <w:pPr>
        <w:pStyle w:val="Gambar2"/>
      </w:pPr>
      <w:r w:rsidRPr="00631C90">
        <w:t>Halaman Pengunjung</w:t>
      </w:r>
    </w:p>
    <w:p w:rsidR="00631C90" w:rsidRPr="00631C90" w:rsidRDefault="00631C90" w:rsidP="00631C90"/>
    <w:p w:rsidR="00631C90" w:rsidRDefault="00631C90" w:rsidP="00631C90">
      <w:pPr>
        <w:pStyle w:val="ListParagraph"/>
        <w:numPr>
          <w:ilvl w:val="0"/>
          <w:numId w:val="25"/>
        </w:numPr>
        <w:spacing w:line="240" w:lineRule="auto"/>
        <w:ind w:left="851" w:hanging="425"/>
      </w:pPr>
      <w:r w:rsidRPr="00631C90">
        <w:t>Halaman Profil Puskesmas, halaman ini merupakan halaman yang beriskan profil dari Puskesmas Simpang Periuk.</w:t>
      </w:r>
    </w:p>
    <w:p w:rsidR="00631C90" w:rsidRDefault="00631C90" w:rsidP="00631C90">
      <w:pPr>
        <w:pStyle w:val="ListParagraph"/>
        <w:spacing w:line="240" w:lineRule="auto"/>
        <w:ind w:left="851"/>
      </w:pPr>
      <w:r>
        <w:rPr>
          <w:noProof/>
          <w:lang w:eastAsia="id-ID"/>
        </w:rPr>
        <w:drawing>
          <wp:inline distT="0" distB="0" distL="0" distR="0" wp14:anchorId="6FE41B23" wp14:editId="1CF1F126">
            <wp:extent cx="4686402" cy="2870421"/>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9707" cy="2872445"/>
                    </a:xfrm>
                    <a:prstGeom prst="rect">
                      <a:avLst/>
                    </a:prstGeom>
                    <a:noFill/>
                    <a:ln>
                      <a:noFill/>
                    </a:ln>
                  </pic:spPr>
                </pic:pic>
              </a:graphicData>
            </a:graphic>
          </wp:inline>
        </w:drawing>
      </w:r>
    </w:p>
    <w:p w:rsidR="00631C90" w:rsidRDefault="00631C90" w:rsidP="00631C90">
      <w:pPr>
        <w:pStyle w:val="Gambar2"/>
      </w:pPr>
      <w:r w:rsidRPr="00631C90">
        <w:t>Halaman Profil Puskesmas</w:t>
      </w:r>
    </w:p>
    <w:p w:rsidR="00631C90" w:rsidRDefault="00631C90" w:rsidP="00631C90">
      <w:pPr>
        <w:pStyle w:val="Gambar2"/>
        <w:numPr>
          <w:ilvl w:val="0"/>
          <w:numId w:val="0"/>
        </w:numPr>
        <w:ind w:left="360"/>
        <w:jc w:val="left"/>
      </w:pPr>
    </w:p>
    <w:p w:rsidR="00631C90" w:rsidRDefault="00631C90" w:rsidP="00631C90">
      <w:pPr>
        <w:pStyle w:val="Gambar2"/>
        <w:numPr>
          <w:ilvl w:val="0"/>
          <w:numId w:val="0"/>
        </w:numPr>
        <w:ind w:left="360"/>
        <w:jc w:val="left"/>
      </w:pPr>
    </w:p>
    <w:p w:rsidR="00631C90" w:rsidRDefault="00631C90" w:rsidP="00631C90">
      <w:pPr>
        <w:pStyle w:val="Gambar2"/>
        <w:numPr>
          <w:ilvl w:val="0"/>
          <w:numId w:val="0"/>
        </w:numPr>
        <w:ind w:left="360"/>
        <w:jc w:val="left"/>
      </w:pPr>
    </w:p>
    <w:p w:rsidR="00631C90" w:rsidRPr="00631C90" w:rsidRDefault="00631C90" w:rsidP="00631C90">
      <w:pPr>
        <w:pStyle w:val="Gambar2"/>
        <w:numPr>
          <w:ilvl w:val="0"/>
          <w:numId w:val="0"/>
        </w:numPr>
        <w:ind w:left="360"/>
        <w:jc w:val="left"/>
      </w:pPr>
    </w:p>
    <w:p w:rsidR="00631C90" w:rsidRDefault="00631C90" w:rsidP="00631C90">
      <w:pPr>
        <w:pStyle w:val="ListParagraph"/>
        <w:numPr>
          <w:ilvl w:val="0"/>
          <w:numId w:val="25"/>
        </w:numPr>
        <w:spacing w:line="240" w:lineRule="auto"/>
        <w:ind w:left="851" w:hanging="425"/>
      </w:pPr>
      <w:r w:rsidRPr="00631C90">
        <w:lastRenderedPageBreak/>
        <w:t>Halaman Grafik Pasien Terindikasi Covid-19, merupakan halaman yang berisikan data pasien yang sedang terindikasi covid-19 dan pasien yang pernah terindikasi Covid-19.</w:t>
      </w:r>
    </w:p>
    <w:p w:rsidR="00631C90" w:rsidRDefault="00631C90" w:rsidP="00631C90">
      <w:pPr>
        <w:pStyle w:val="ListParagraph"/>
        <w:spacing w:line="240" w:lineRule="auto"/>
        <w:ind w:left="851"/>
        <w:jc w:val="center"/>
      </w:pPr>
      <w:r>
        <w:rPr>
          <w:noProof/>
          <w:lang w:eastAsia="id-ID"/>
        </w:rPr>
        <w:drawing>
          <wp:inline distT="0" distB="0" distL="0" distR="0" wp14:anchorId="252891C2" wp14:editId="206C82EA">
            <wp:extent cx="4397071" cy="2247947"/>
            <wp:effectExtent l="0" t="0" r="381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07505" cy="2253281"/>
                    </a:xfrm>
                    <a:prstGeom prst="rect">
                      <a:avLst/>
                    </a:prstGeom>
                    <a:noFill/>
                    <a:ln>
                      <a:noFill/>
                    </a:ln>
                  </pic:spPr>
                </pic:pic>
              </a:graphicData>
            </a:graphic>
          </wp:inline>
        </w:drawing>
      </w:r>
    </w:p>
    <w:p w:rsidR="00631C90" w:rsidRDefault="00631C90" w:rsidP="00631C90">
      <w:pPr>
        <w:pStyle w:val="Gambar2"/>
      </w:pPr>
      <w:r w:rsidRPr="00631C90">
        <w:t>Halaman Grafik Pasien Terindikasi Covid-19</w:t>
      </w:r>
    </w:p>
    <w:p w:rsidR="00631C90" w:rsidRPr="00631C90" w:rsidRDefault="00631C90" w:rsidP="00631C90"/>
    <w:p w:rsidR="00631C90" w:rsidRDefault="00631C90" w:rsidP="00631C90">
      <w:pPr>
        <w:pStyle w:val="ListParagraph"/>
        <w:numPr>
          <w:ilvl w:val="0"/>
          <w:numId w:val="25"/>
        </w:numPr>
        <w:spacing w:line="240" w:lineRule="auto"/>
        <w:ind w:left="851" w:hanging="425"/>
      </w:pPr>
      <w:r w:rsidRPr="00631C90">
        <w:t>Halaman Grafik Pasien Sembuh Covid-19, merupakan halaman yang berisikan data pasien yang telah sembuh dari indikasi Covid-19.</w:t>
      </w:r>
    </w:p>
    <w:p w:rsidR="00631C90" w:rsidRDefault="00631C90" w:rsidP="00631C90">
      <w:pPr>
        <w:pStyle w:val="ListParagraph"/>
        <w:spacing w:line="240" w:lineRule="auto"/>
        <w:ind w:left="851"/>
      </w:pPr>
      <w:r>
        <w:rPr>
          <w:noProof/>
          <w:lang w:eastAsia="id-ID"/>
        </w:rPr>
        <w:drawing>
          <wp:inline distT="0" distB="0" distL="0" distR="0" wp14:anchorId="57A243B2" wp14:editId="070BE9CC">
            <wp:extent cx="4603805" cy="2343755"/>
            <wp:effectExtent l="0" t="0" r="635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09737" cy="2346775"/>
                    </a:xfrm>
                    <a:prstGeom prst="rect">
                      <a:avLst/>
                    </a:prstGeom>
                    <a:noFill/>
                    <a:ln>
                      <a:noFill/>
                    </a:ln>
                  </pic:spPr>
                </pic:pic>
              </a:graphicData>
            </a:graphic>
          </wp:inline>
        </w:drawing>
      </w:r>
    </w:p>
    <w:p w:rsidR="00631C90" w:rsidRDefault="00631C90" w:rsidP="00631C90">
      <w:pPr>
        <w:pStyle w:val="Gambar2"/>
      </w:pPr>
      <w:r w:rsidRPr="00631C90">
        <w:t>Halaman Grafik Pasien Sembuh Covid-19</w:t>
      </w:r>
    </w:p>
    <w:p w:rsidR="00631C90" w:rsidRPr="00631C90" w:rsidRDefault="00631C90" w:rsidP="00631C90">
      <w:pPr>
        <w:pStyle w:val="Gambar2"/>
        <w:numPr>
          <w:ilvl w:val="0"/>
          <w:numId w:val="0"/>
        </w:numPr>
        <w:ind w:left="360"/>
        <w:jc w:val="left"/>
      </w:pPr>
    </w:p>
    <w:p w:rsidR="00631C90" w:rsidRPr="00631C90" w:rsidRDefault="00631C90" w:rsidP="00631C90">
      <w:pPr>
        <w:pStyle w:val="ListParagraph"/>
        <w:numPr>
          <w:ilvl w:val="0"/>
          <w:numId w:val="25"/>
        </w:numPr>
        <w:spacing w:line="240" w:lineRule="auto"/>
        <w:ind w:left="851" w:hanging="425"/>
      </w:pPr>
      <w:r w:rsidRPr="00631C90">
        <w:t xml:space="preserve">Halaman Login, </w:t>
      </w:r>
      <w:r w:rsidRPr="00631C90">
        <w:rPr>
          <w:iCs/>
        </w:rPr>
        <w:t>halaman login digunakan oleh admin dan pimpinan untuk masuk kedalam dengan menggunakan username dan password yang telah didaftarkan sebelumnya.</w:t>
      </w:r>
    </w:p>
    <w:p w:rsidR="00631C90" w:rsidRDefault="00631C90" w:rsidP="00631C90">
      <w:pPr>
        <w:pStyle w:val="ListParagraph"/>
        <w:spacing w:line="240" w:lineRule="auto"/>
        <w:ind w:left="851"/>
        <w:jc w:val="center"/>
      </w:pPr>
      <w:r>
        <w:rPr>
          <w:noProof/>
          <w:lang w:eastAsia="id-ID"/>
        </w:rPr>
        <w:drawing>
          <wp:inline distT="0" distB="0" distL="0" distR="0" wp14:anchorId="2DD76F90" wp14:editId="3CDFC1AD">
            <wp:extent cx="3140765" cy="1887204"/>
            <wp:effectExtent l="0" t="0" r="254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7338" cy="1891153"/>
                    </a:xfrm>
                    <a:prstGeom prst="rect">
                      <a:avLst/>
                    </a:prstGeom>
                    <a:noFill/>
                    <a:ln>
                      <a:noFill/>
                    </a:ln>
                  </pic:spPr>
                </pic:pic>
              </a:graphicData>
            </a:graphic>
          </wp:inline>
        </w:drawing>
      </w:r>
    </w:p>
    <w:p w:rsidR="00631C90" w:rsidRPr="00631C90" w:rsidRDefault="00631C90" w:rsidP="00631C90">
      <w:pPr>
        <w:pStyle w:val="Gambar2"/>
      </w:pPr>
      <w:r w:rsidRPr="00631C90">
        <w:t>Halaman Login</w:t>
      </w:r>
    </w:p>
    <w:p w:rsidR="00631C90" w:rsidRPr="00631C90" w:rsidRDefault="00631C90" w:rsidP="00631C90">
      <w:pPr>
        <w:numPr>
          <w:ilvl w:val="0"/>
          <w:numId w:val="24"/>
        </w:numPr>
        <w:ind w:left="426" w:hanging="426"/>
        <w:jc w:val="both"/>
        <w:rPr>
          <w:sz w:val="22"/>
          <w:szCs w:val="22"/>
        </w:rPr>
      </w:pPr>
      <w:r w:rsidRPr="00631C90">
        <w:rPr>
          <w:sz w:val="22"/>
          <w:szCs w:val="22"/>
        </w:rPr>
        <w:lastRenderedPageBreak/>
        <w:t>Halaman Admin</w:t>
      </w:r>
    </w:p>
    <w:p w:rsidR="00631C90" w:rsidRDefault="00631C90" w:rsidP="00631C90">
      <w:pPr>
        <w:pStyle w:val="ListParagraph"/>
        <w:numPr>
          <w:ilvl w:val="0"/>
          <w:numId w:val="26"/>
        </w:numPr>
        <w:spacing w:line="240" w:lineRule="auto"/>
        <w:ind w:left="851" w:hanging="425"/>
      </w:pPr>
      <w:r w:rsidRPr="00631C90">
        <w:t>Halaman Data Pencatatan Profil, halaman ini merupakan halaman yang dapat digunakan oleh admin untuk mengelola data pasien yang terindikasi Covid-19, didalam halaman terdapat 3 (fungsi) yaitu tambah pasien, edit pasien, dan hapus pasien.</w:t>
      </w:r>
    </w:p>
    <w:p w:rsidR="0060126D" w:rsidRDefault="0060126D" w:rsidP="0060126D">
      <w:pPr>
        <w:pStyle w:val="ListParagraph"/>
        <w:spacing w:line="240" w:lineRule="auto"/>
        <w:ind w:left="851"/>
      </w:pPr>
      <w:r>
        <w:rPr>
          <w:noProof/>
          <w:lang w:eastAsia="id-ID"/>
        </w:rPr>
        <w:drawing>
          <wp:inline distT="0" distB="0" distL="0" distR="0" wp14:anchorId="76A80715" wp14:editId="2724A5D2">
            <wp:extent cx="5029200" cy="1708879"/>
            <wp:effectExtent l="0" t="0" r="0" b="57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5204" cy="1710919"/>
                    </a:xfrm>
                    <a:prstGeom prst="rect">
                      <a:avLst/>
                    </a:prstGeom>
                    <a:noFill/>
                    <a:ln>
                      <a:noFill/>
                    </a:ln>
                  </pic:spPr>
                </pic:pic>
              </a:graphicData>
            </a:graphic>
          </wp:inline>
        </w:drawing>
      </w:r>
    </w:p>
    <w:p w:rsidR="0060126D" w:rsidRDefault="0060126D" w:rsidP="0060126D">
      <w:pPr>
        <w:pStyle w:val="Gambar2"/>
      </w:pPr>
      <w:r w:rsidRPr="00631C90">
        <w:t>Halaman Data Pencatatan Profil</w:t>
      </w:r>
    </w:p>
    <w:p w:rsidR="0060126D" w:rsidRPr="00631C90" w:rsidRDefault="0060126D" w:rsidP="0060126D">
      <w:pPr>
        <w:pStyle w:val="Gambar2"/>
        <w:numPr>
          <w:ilvl w:val="0"/>
          <w:numId w:val="0"/>
        </w:numPr>
        <w:ind w:left="360"/>
        <w:jc w:val="left"/>
      </w:pPr>
    </w:p>
    <w:p w:rsidR="00631C90" w:rsidRPr="00631C90" w:rsidRDefault="00631C90" w:rsidP="00631C90">
      <w:pPr>
        <w:pStyle w:val="ListParagraph"/>
        <w:numPr>
          <w:ilvl w:val="0"/>
          <w:numId w:val="26"/>
        </w:numPr>
        <w:spacing w:line="240" w:lineRule="auto"/>
        <w:ind w:left="851" w:hanging="425"/>
      </w:pPr>
      <w:r w:rsidRPr="00631C90">
        <w:t>Halaman Data  Informasi Pasien yang Terindikasi Covid-19</w:t>
      </w:r>
    </w:p>
    <w:p w:rsidR="00631C90" w:rsidRDefault="00631C90" w:rsidP="00631C90">
      <w:pPr>
        <w:pStyle w:val="ListParagraph"/>
        <w:spacing w:line="240" w:lineRule="auto"/>
        <w:ind w:left="851"/>
      </w:pPr>
      <w:r w:rsidRPr="00631C90">
        <w:t>Halaman ini merupakan halaman yang dapat digunakan oleh admin ataupun petugas untuk melakukan pengolahan data pasien yang terindikasi Covid-19, diantaranya adalah tambah data, edit data, hapus data dan konfirmasi kesehatan pasien yang terindikasi Covid-19.</w:t>
      </w:r>
    </w:p>
    <w:p w:rsidR="0060126D" w:rsidRDefault="0060126D" w:rsidP="0060126D"/>
    <w:p w:rsidR="0060126D" w:rsidRDefault="0060126D" w:rsidP="0060126D">
      <w:pPr>
        <w:pStyle w:val="ListParagraph"/>
        <w:spacing w:line="240" w:lineRule="auto"/>
        <w:ind w:left="851"/>
        <w:jc w:val="center"/>
      </w:pPr>
      <w:r>
        <w:rPr>
          <w:noProof/>
          <w:lang w:eastAsia="id-ID"/>
        </w:rPr>
        <w:drawing>
          <wp:inline distT="0" distB="0" distL="0" distR="0" wp14:anchorId="20E950D5" wp14:editId="31CEB9D5">
            <wp:extent cx="5036820" cy="1723869"/>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62" cy="1727785"/>
                    </a:xfrm>
                    <a:prstGeom prst="rect">
                      <a:avLst/>
                    </a:prstGeom>
                    <a:noFill/>
                    <a:ln>
                      <a:noFill/>
                    </a:ln>
                  </pic:spPr>
                </pic:pic>
              </a:graphicData>
            </a:graphic>
          </wp:inline>
        </w:drawing>
      </w:r>
    </w:p>
    <w:p w:rsidR="0060126D" w:rsidRDefault="0060126D" w:rsidP="0060126D">
      <w:pPr>
        <w:pStyle w:val="Gambar2"/>
        <w:ind w:left="993" w:hanging="284"/>
      </w:pPr>
      <w:r w:rsidRPr="00631C90">
        <w:t>Halaman Data  Informasi Pasien yang Terindikasi Covid-19</w:t>
      </w:r>
    </w:p>
    <w:p w:rsidR="0060126D" w:rsidRPr="00631C90" w:rsidRDefault="0060126D" w:rsidP="0060126D">
      <w:pPr>
        <w:pStyle w:val="Gambar2"/>
        <w:numPr>
          <w:ilvl w:val="0"/>
          <w:numId w:val="0"/>
        </w:numPr>
        <w:ind w:left="993"/>
        <w:jc w:val="left"/>
      </w:pPr>
    </w:p>
    <w:p w:rsidR="00631C90" w:rsidRPr="00631C90" w:rsidRDefault="00631C90" w:rsidP="00631C90">
      <w:pPr>
        <w:pStyle w:val="ListParagraph"/>
        <w:numPr>
          <w:ilvl w:val="0"/>
          <w:numId w:val="26"/>
        </w:numPr>
        <w:spacing w:line="240" w:lineRule="auto"/>
        <w:ind w:left="851" w:hanging="425"/>
      </w:pPr>
      <w:r w:rsidRPr="00631C90">
        <w:t>Data Informasi Pasien yang Sembuh</w:t>
      </w:r>
    </w:p>
    <w:p w:rsidR="00631C90" w:rsidRDefault="00631C90" w:rsidP="00631C90">
      <w:pPr>
        <w:pStyle w:val="ListParagraph"/>
        <w:spacing w:line="240" w:lineRule="auto"/>
        <w:ind w:left="851"/>
      </w:pPr>
      <w:r w:rsidRPr="00631C90">
        <w:t>Halaman ini merupakan halaman yang dapat digunakan oleh admin ataupun petugas untuk melakukan pengolahan data pasien yang telah sembuh dari indikasi Covid-19</w:t>
      </w:r>
    </w:p>
    <w:p w:rsidR="0060126D" w:rsidRDefault="0060126D" w:rsidP="00631C90">
      <w:pPr>
        <w:pStyle w:val="ListParagraph"/>
        <w:spacing w:line="240" w:lineRule="auto"/>
        <w:ind w:left="851"/>
      </w:pPr>
      <w:r>
        <w:rPr>
          <w:noProof/>
          <w:lang w:eastAsia="id-ID"/>
        </w:rPr>
        <w:drawing>
          <wp:inline distT="0" distB="0" distL="0" distR="0" wp14:anchorId="6728A3FA" wp14:editId="1D27A7CE">
            <wp:extent cx="5029200" cy="1596452"/>
            <wp:effectExtent l="0" t="0" r="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8676" cy="1599460"/>
                    </a:xfrm>
                    <a:prstGeom prst="rect">
                      <a:avLst/>
                    </a:prstGeom>
                    <a:noFill/>
                    <a:ln>
                      <a:noFill/>
                    </a:ln>
                  </pic:spPr>
                </pic:pic>
              </a:graphicData>
            </a:graphic>
          </wp:inline>
        </w:drawing>
      </w:r>
    </w:p>
    <w:p w:rsidR="0060126D" w:rsidRDefault="0060126D" w:rsidP="0060126D">
      <w:pPr>
        <w:pStyle w:val="Gambar2"/>
      </w:pPr>
      <w:r>
        <w:t xml:space="preserve">Halaman </w:t>
      </w:r>
      <w:r w:rsidRPr="00631C90">
        <w:t>Data Informasi Pasien yang Sembuh</w:t>
      </w:r>
    </w:p>
    <w:p w:rsidR="0060126D" w:rsidRPr="00631C90" w:rsidRDefault="0060126D" w:rsidP="0060126D">
      <w:pPr>
        <w:pStyle w:val="Gambar2"/>
        <w:numPr>
          <w:ilvl w:val="0"/>
          <w:numId w:val="0"/>
        </w:numPr>
        <w:ind w:left="360"/>
        <w:jc w:val="left"/>
      </w:pPr>
    </w:p>
    <w:p w:rsidR="00631C90" w:rsidRDefault="00631C90" w:rsidP="00631C90">
      <w:pPr>
        <w:pStyle w:val="ListParagraph"/>
        <w:numPr>
          <w:ilvl w:val="0"/>
          <w:numId w:val="26"/>
        </w:numPr>
        <w:spacing w:line="240" w:lineRule="auto"/>
        <w:ind w:left="851" w:hanging="425"/>
      </w:pPr>
      <w:r w:rsidRPr="00631C90">
        <w:lastRenderedPageBreak/>
        <w:t>Halaman Logout</w:t>
      </w:r>
    </w:p>
    <w:p w:rsidR="00631C90" w:rsidRDefault="00631C90" w:rsidP="00631C90">
      <w:pPr>
        <w:pStyle w:val="ListParagraph"/>
        <w:spacing w:line="240" w:lineRule="auto"/>
        <w:ind w:left="851"/>
      </w:pPr>
      <w:r w:rsidRPr="00631C90">
        <w:t>Halaman logout adalah halaman yang dapat digunakan oleh admin/petugas untuk keluar dari sistem ini</w:t>
      </w:r>
    </w:p>
    <w:p w:rsidR="00631C90" w:rsidRDefault="00631C90" w:rsidP="00631C90"/>
    <w:p w:rsidR="00631C90" w:rsidRPr="00631C90" w:rsidRDefault="00631C90" w:rsidP="00631C90"/>
    <w:p w:rsidR="00295519" w:rsidRPr="0060126D" w:rsidRDefault="007D1230" w:rsidP="0060126D">
      <w:pPr>
        <w:pStyle w:val="Heading1"/>
        <w:numPr>
          <w:ilvl w:val="0"/>
          <w:numId w:val="2"/>
        </w:numPr>
        <w:spacing w:line="276" w:lineRule="auto"/>
        <w:ind w:left="567" w:hanging="567"/>
      </w:pPr>
      <w:r w:rsidRPr="000B02DF">
        <w:t>KESIMPULAN</w:t>
      </w:r>
    </w:p>
    <w:p w:rsidR="0060126D" w:rsidRPr="0060126D" w:rsidRDefault="0060126D" w:rsidP="0060126D">
      <w:pPr>
        <w:ind w:firstLine="567"/>
        <w:rPr>
          <w:sz w:val="22"/>
          <w:szCs w:val="22"/>
        </w:rPr>
      </w:pPr>
      <w:r w:rsidRPr="0060126D">
        <w:rPr>
          <w:sz w:val="22"/>
          <w:szCs w:val="22"/>
        </w:rPr>
        <w:t xml:space="preserve">Adapun kesimpulan yang dapat ditarik dalam penelitian ini adalah sebagai </w:t>
      </w:r>
      <w:proofErr w:type="gramStart"/>
      <w:r w:rsidRPr="0060126D">
        <w:rPr>
          <w:sz w:val="22"/>
          <w:szCs w:val="22"/>
        </w:rPr>
        <w:t>berikut :</w:t>
      </w:r>
      <w:proofErr w:type="gramEnd"/>
      <w:r w:rsidRPr="0060126D">
        <w:rPr>
          <w:sz w:val="22"/>
          <w:szCs w:val="22"/>
        </w:rPr>
        <w:t xml:space="preserve"> </w:t>
      </w:r>
    </w:p>
    <w:p w:rsidR="0060126D" w:rsidRPr="0060126D" w:rsidRDefault="0060126D" w:rsidP="0060126D">
      <w:pPr>
        <w:pStyle w:val="ListParagraph"/>
        <w:numPr>
          <w:ilvl w:val="0"/>
          <w:numId w:val="27"/>
        </w:numPr>
        <w:spacing w:line="240" w:lineRule="auto"/>
        <w:ind w:left="426" w:hanging="426"/>
      </w:pPr>
      <w:r w:rsidRPr="0060126D">
        <w:t>Aplikasi ini dapat membantu pihak Puskemas dalam mengelola data Covid-19 secara akurat dan online khusus nya di Pusat Kesehatan Masyarakat (PUSKESMAS) Simpang Periuk.</w:t>
      </w:r>
    </w:p>
    <w:p w:rsidR="0060126D" w:rsidRPr="0060126D" w:rsidRDefault="0060126D" w:rsidP="0060126D">
      <w:pPr>
        <w:pStyle w:val="ListParagraph"/>
        <w:numPr>
          <w:ilvl w:val="0"/>
          <w:numId w:val="27"/>
        </w:numPr>
        <w:spacing w:line="240" w:lineRule="auto"/>
        <w:ind w:left="426" w:hanging="426"/>
      </w:pPr>
      <w:r w:rsidRPr="0060126D">
        <w:t>Aplikasi ini dapat mempermudah masyarakat dalam mengetahui jumlah data kasus Covid-19 yang ada disekitarnya secara akurat dan online khusus nya di Pusat Kesehatan Masyarakat (PUSKESMAS) Simpang Periuk.</w:t>
      </w:r>
    </w:p>
    <w:p w:rsidR="0060126D" w:rsidRDefault="0060126D" w:rsidP="0060126D">
      <w:pPr>
        <w:pStyle w:val="ListParagraph"/>
        <w:numPr>
          <w:ilvl w:val="0"/>
          <w:numId w:val="27"/>
        </w:numPr>
        <w:spacing w:line="240" w:lineRule="auto"/>
        <w:ind w:left="426" w:hanging="426"/>
      </w:pPr>
      <w:r w:rsidRPr="0060126D">
        <w:t>Dengan adanya Algoritma Kriptografi ini diharapkan dapat lebih meningkatkan keamanan basis data yang ada pada sistem ini dari orang-orang yang tidak berwenang yang akan mengakses secara ilegal sistem ini</w:t>
      </w:r>
    </w:p>
    <w:p w:rsidR="0060126D" w:rsidRPr="0060126D" w:rsidRDefault="0060126D" w:rsidP="0060126D">
      <w:pPr>
        <w:pStyle w:val="ListParagraph"/>
        <w:spacing w:line="240" w:lineRule="auto"/>
        <w:ind w:left="426"/>
      </w:pPr>
    </w:p>
    <w:p w:rsidR="0060126D" w:rsidRPr="00295519" w:rsidRDefault="0060126D" w:rsidP="0060126D">
      <w:pPr>
        <w:spacing w:line="276" w:lineRule="auto"/>
        <w:jc w:val="both"/>
        <w:rPr>
          <w:sz w:val="22"/>
          <w:szCs w:val="22"/>
        </w:rPr>
      </w:pPr>
    </w:p>
    <w:p w:rsidR="007D1230" w:rsidRDefault="007D1230" w:rsidP="007D1230">
      <w:pPr>
        <w:jc w:val="both"/>
        <w:rPr>
          <w:sz w:val="22"/>
          <w:szCs w:val="22"/>
        </w:rPr>
      </w:pPr>
    </w:p>
    <w:p w:rsidR="0060126D" w:rsidRDefault="007D1230" w:rsidP="0060126D">
      <w:pPr>
        <w:pStyle w:val="Heading1"/>
        <w:numPr>
          <w:ilvl w:val="0"/>
          <w:numId w:val="2"/>
        </w:numPr>
        <w:spacing w:line="276" w:lineRule="auto"/>
        <w:ind w:left="567" w:hanging="567"/>
      </w:pPr>
      <w:r>
        <w:t>DAFTAR PUSTAKA</w:t>
      </w:r>
    </w:p>
    <w:p w:rsidR="0060126D" w:rsidRPr="00A447AA" w:rsidRDefault="0060126D" w:rsidP="0060126D">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A447AA">
        <w:rPr>
          <w:noProof/>
          <w:szCs w:val="24"/>
        </w:rPr>
        <w:t>[1]</w:t>
      </w:r>
      <w:r w:rsidRPr="00A447AA">
        <w:rPr>
          <w:noProof/>
          <w:szCs w:val="24"/>
        </w:rPr>
        <w:tab/>
        <w:t xml:space="preserve">A. M. Rosad, “Implementasi Pendidikan Karakter Melalui Managemen Sekolah,” </w:t>
      </w:r>
      <w:r w:rsidRPr="00A447AA">
        <w:rPr>
          <w:i/>
          <w:iCs/>
          <w:noProof/>
          <w:szCs w:val="24"/>
        </w:rPr>
        <w:t>Tarbawi J. Keilmuan Manaj. Pendidik.</w:t>
      </w:r>
      <w:r w:rsidRPr="00A447AA">
        <w:rPr>
          <w:noProof/>
          <w:szCs w:val="24"/>
        </w:rPr>
        <w:t>, vol. 5, no. 2, p. 173, 2019, doi: 10.32678/tarbawi.v5i02.2074.</w:t>
      </w:r>
    </w:p>
    <w:p w:rsidR="0060126D" w:rsidRPr="00A447AA" w:rsidRDefault="0060126D" w:rsidP="0060126D">
      <w:pPr>
        <w:widowControl w:val="0"/>
        <w:autoSpaceDE w:val="0"/>
        <w:autoSpaceDN w:val="0"/>
        <w:adjustRightInd w:val="0"/>
        <w:ind w:left="640" w:hanging="640"/>
        <w:rPr>
          <w:noProof/>
          <w:szCs w:val="24"/>
        </w:rPr>
      </w:pPr>
      <w:r w:rsidRPr="00A447AA">
        <w:rPr>
          <w:noProof/>
          <w:szCs w:val="24"/>
        </w:rPr>
        <w:t>[2]</w:t>
      </w:r>
      <w:r w:rsidRPr="00A447AA">
        <w:rPr>
          <w:noProof/>
          <w:szCs w:val="24"/>
        </w:rPr>
        <w:tab/>
        <w:t xml:space="preserve">N. Usman, </w:t>
      </w:r>
      <w:r w:rsidRPr="00A447AA">
        <w:rPr>
          <w:i/>
          <w:iCs/>
          <w:noProof/>
          <w:szCs w:val="24"/>
        </w:rPr>
        <w:t>Konteks Implementasi Berbasis Kurikulum</w:t>
      </w:r>
      <w:r w:rsidRPr="00A447AA">
        <w:rPr>
          <w:noProof/>
          <w:szCs w:val="24"/>
        </w:rPr>
        <w:t>. Jakarta: Grasindo, 2019.</w:t>
      </w:r>
    </w:p>
    <w:p w:rsidR="0060126D" w:rsidRPr="00A447AA" w:rsidRDefault="0060126D" w:rsidP="0060126D">
      <w:pPr>
        <w:widowControl w:val="0"/>
        <w:autoSpaceDE w:val="0"/>
        <w:autoSpaceDN w:val="0"/>
        <w:adjustRightInd w:val="0"/>
        <w:ind w:left="640" w:hanging="640"/>
        <w:rPr>
          <w:noProof/>
          <w:szCs w:val="24"/>
        </w:rPr>
      </w:pPr>
      <w:r w:rsidRPr="00A447AA">
        <w:rPr>
          <w:noProof/>
          <w:szCs w:val="24"/>
        </w:rPr>
        <w:t>[3]</w:t>
      </w:r>
      <w:r w:rsidRPr="00A447AA">
        <w:rPr>
          <w:noProof/>
          <w:szCs w:val="24"/>
        </w:rPr>
        <w:tab/>
        <w:t xml:space="preserve">E. D. Santosa, “Cipher Pada Database Sistem Inventori Tb Mita Jepara,” </w:t>
      </w:r>
      <w:r w:rsidRPr="00A447AA">
        <w:rPr>
          <w:i/>
          <w:iCs/>
          <w:noProof/>
          <w:szCs w:val="24"/>
        </w:rPr>
        <w:t>Implementasi Algoritm. Caesar Chiper Dan Hill Chiper Pada Database Sist. Invent. TB Mita Jepara</w:t>
      </w:r>
      <w:r w:rsidRPr="00A447AA">
        <w:rPr>
          <w:noProof/>
          <w:szCs w:val="24"/>
        </w:rPr>
        <w:t>, 2015.</w:t>
      </w:r>
    </w:p>
    <w:p w:rsidR="0060126D" w:rsidRPr="00A447AA" w:rsidRDefault="0060126D" w:rsidP="0060126D">
      <w:pPr>
        <w:widowControl w:val="0"/>
        <w:autoSpaceDE w:val="0"/>
        <w:autoSpaceDN w:val="0"/>
        <w:adjustRightInd w:val="0"/>
        <w:ind w:left="640" w:hanging="640"/>
        <w:rPr>
          <w:noProof/>
          <w:szCs w:val="24"/>
        </w:rPr>
      </w:pPr>
      <w:r w:rsidRPr="00A447AA">
        <w:rPr>
          <w:noProof/>
          <w:szCs w:val="24"/>
        </w:rPr>
        <w:t>[4]</w:t>
      </w:r>
      <w:r w:rsidRPr="00A447AA">
        <w:rPr>
          <w:noProof/>
          <w:szCs w:val="24"/>
        </w:rPr>
        <w:tab/>
        <w:t xml:space="preserve">Y. Triyuswoyo, F. Ferdianti, D. Ajie Baskoro, L. Ambarwati, and Septiawan, “Implementasi Algoritma Caesar, Cipher Disk, Dan Scytale Pada Aplikasi Enkripsi Dan Dekripsi Pesan Singkat, LumaSMS,” </w:t>
      </w:r>
      <w:r w:rsidRPr="00A447AA">
        <w:rPr>
          <w:i/>
          <w:iCs/>
          <w:noProof/>
          <w:szCs w:val="24"/>
        </w:rPr>
        <w:t>Implementasi Algoritm. CAesar, Chiper Disk. Dan Scytale Pada Apl. Enkripsi Dan Dekripsi Pesan Singk.</w:t>
      </w:r>
      <w:r w:rsidRPr="00A447AA">
        <w:rPr>
          <w:noProof/>
          <w:szCs w:val="24"/>
        </w:rPr>
        <w:t>, vol. Vol. 8, no. ISSN : 2302-3740, pp. 467–472, 2014.</w:t>
      </w:r>
    </w:p>
    <w:p w:rsidR="0060126D" w:rsidRPr="00A447AA" w:rsidRDefault="0060126D" w:rsidP="0060126D">
      <w:pPr>
        <w:widowControl w:val="0"/>
        <w:autoSpaceDE w:val="0"/>
        <w:autoSpaceDN w:val="0"/>
        <w:adjustRightInd w:val="0"/>
        <w:ind w:left="640" w:hanging="640"/>
        <w:rPr>
          <w:noProof/>
          <w:szCs w:val="24"/>
        </w:rPr>
      </w:pPr>
      <w:r w:rsidRPr="00A447AA">
        <w:rPr>
          <w:noProof/>
          <w:szCs w:val="24"/>
        </w:rPr>
        <w:t>[5]</w:t>
      </w:r>
      <w:r w:rsidRPr="00A447AA">
        <w:rPr>
          <w:noProof/>
          <w:szCs w:val="24"/>
        </w:rPr>
        <w:tab/>
        <w:t xml:space="preserve">H. Angriani and Y. Saharaeni, “Implementasi Algoritma Caesar Cipher pada Keamanan Data Sistem e-voting Pemilihan Ketua Organisasi Kemahasiswaan,” </w:t>
      </w:r>
      <w:r w:rsidRPr="00A447AA">
        <w:rPr>
          <w:i/>
          <w:iCs/>
          <w:noProof/>
          <w:szCs w:val="24"/>
        </w:rPr>
        <w:t>Inspir. J. Teknol. Inf. dan Komun.</w:t>
      </w:r>
      <w:r w:rsidRPr="00A447AA">
        <w:rPr>
          <w:noProof/>
          <w:szCs w:val="24"/>
        </w:rPr>
        <w:t>, vol. 9, no. 2, p. 123, 2019, doi: 10.35585/inspir.v9i2.2499.</w:t>
      </w:r>
    </w:p>
    <w:p w:rsidR="0060126D" w:rsidRPr="00A447AA" w:rsidRDefault="0060126D" w:rsidP="0060126D">
      <w:pPr>
        <w:widowControl w:val="0"/>
        <w:autoSpaceDE w:val="0"/>
        <w:autoSpaceDN w:val="0"/>
        <w:adjustRightInd w:val="0"/>
        <w:ind w:left="640" w:hanging="640"/>
        <w:rPr>
          <w:noProof/>
          <w:szCs w:val="24"/>
        </w:rPr>
      </w:pPr>
      <w:r w:rsidRPr="00A447AA">
        <w:rPr>
          <w:noProof/>
          <w:szCs w:val="24"/>
        </w:rPr>
        <w:t>[6]</w:t>
      </w:r>
      <w:r w:rsidRPr="00A447AA">
        <w:rPr>
          <w:noProof/>
          <w:szCs w:val="24"/>
        </w:rPr>
        <w:tab/>
        <w:t xml:space="preserve">A. Siburian and A. P. Harianja, “Perancangan Aplikasi Pengamanan Basis Data Menggunakan Algoritma Caesar Cipher,” </w:t>
      </w:r>
      <w:r w:rsidRPr="00A447AA">
        <w:rPr>
          <w:i/>
          <w:iCs/>
          <w:noProof/>
          <w:szCs w:val="24"/>
        </w:rPr>
        <w:t>J. Tek. Inform. UNIKA St. Thomas</w:t>
      </w:r>
      <w:r w:rsidRPr="00A447AA">
        <w:rPr>
          <w:noProof/>
          <w:szCs w:val="24"/>
        </w:rPr>
        <w:t>, vol. 2, no. 479, pp. 1–6, 2017.</w:t>
      </w:r>
    </w:p>
    <w:p w:rsidR="0060126D" w:rsidRPr="00A447AA" w:rsidRDefault="0060126D" w:rsidP="0060126D">
      <w:pPr>
        <w:widowControl w:val="0"/>
        <w:autoSpaceDE w:val="0"/>
        <w:autoSpaceDN w:val="0"/>
        <w:adjustRightInd w:val="0"/>
        <w:ind w:left="640" w:hanging="640"/>
        <w:rPr>
          <w:noProof/>
          <w:szCs w:val="24"/>
        </w:rPr>
      </w:pPr>
      <w:r w:rsidRPr="00A447AA">
        <w:rPr>
          <w:noProof/>
          <w:szCs w:val="24"/>
        </w:rPr>
        <w:t>[7]</w:t>
      </w:r>
      <w:r w:rsidRPr="00A447AA">
        <w:rPr>
          <w:noProof/>
          <w:szCs w:val="24"/>
        </w:rPr>
        <w:tab/>
        <w:t xml:space="preserve">I. A. Susanto and A. Solichin, “Enkripsi Data Penggajian Dengan Algoritma Caesar Cipher Dan Vigenere Cipher Pada Pt . Kemasindo Cepat Nusantara,” </w:t>
      </w:r>
      <w:r w:rsidRPr="00A447AA">
        <w:rPr>
          <w:i/>
          <w:iCs/>
          <w:noProof/>
          <w:szCs w:val="24"/>
        </w:rPr>
        <w:t>Skanika</w:t>
      </w:r>
      <w:r w:rsidRPr="00A447AA">
        <w:rPr>
          <w:noProof/>
          <w:szCs w:val="24"/>
        </w:rPr>
        <w:t>, vol. 1, no. 1, pp. 399–404, 2018.</w:t>
      </w:r>
    </w:p>
    <w:p w:rsidR="0060126D" w:rsidRPr="00A447AA" w:rsidRDefault="0060126D" w:rsidP="0060126D">
      <w:pPr>
        <w:widowControl w:val="0"/>
        <w:autoSpaceDE w:val="0"/>
        <w:autoSpaceDN w:val="0"/>
        <w:adjustRightInd w:val="0"/>
        <w:ind w:left="640" w:hanging="640"/>
        <w:rPr>
          <w:noProof/>
          <w:szCs w:val="24"/>
        </w:rPr>
      </w:pPr>
      <w:r w:rsidRPr="00A447AA">
        <w:rPr>
          <w:noProof/>
          <w:szCs w:val="24"/>
        </w:rPr>
        <w:t>[8]</w:t>
      </w:r>
      <w:r w:rsidRPr="00A447AA">
        <w:rPr>
          <w:noProof/>
          <w:szCs w:val="24"/>
        </w:rPr>
        <w:tab/>
        <w:t xml:space="preserve">Soni and Windarto, “Implementasi Algoritma Kriptografi Caesar Cipher Dan Algoritma Kompresi Huffman Untuk Mengamankan Pesan Chatting Pada Aplikasi Berbasis Web Di Pt. Tasindo Mandiri Indonesia,” </w:t>
      </w:r>
      <w:r w:rsidRPr="00A447AA">
        <w:rPr>
          <w:i/>
          <w:iCs/>
          <w:noProof/>
          <w:szCs w:val="24"/>
        </w:rPr>
        <w:t>Skanika Vol. 1</w:t>
      </w:r>
      <w:r w:rsidRPr="00A447AA">
        <w:rPr>
          <w:noProof/>
          <w:szCs w:val="24"/>
        </w:rPr>
        <w:t>, vol. 1, no. 3, pp. 1079–1085, 2018.</w:t>
      </w:r>
    </w:p>
    <w:p w:rsidR="0060126D" w:rsidRPr="00A447AA" w:rsidRDefault="0060126D" w:rsidP="0060126D">
      <w:pPr>
        <w:widowControl w:val="0"/>
        <w:autoSpaceDE w:val="0"/>
        <w:autoSpaceDN w:val="0"/>
        <w:adjustRightInd w:val="0"/>
        <w:ind w:left="640" w:hanging="640"/>
        <w:rPr>
          <w:noProof/>
          <w:szCs w:val="24"/>
        </w:rPr>
      </w:pPr>
      <w:r w:rsidRPr="00A447AA">
        <w:rPr>
          <w:noProof/>
          <w:szCs w:val="24"/>
        </w:rPr>
        <w:t>[9]</w:t>
      </w:r>
      <w:r w:rsidRPr="00A447AA">
        <w:rPr>
          <w:noProof/>
          <w:szCs w:val="24"/>
        </w:rPr>
        <w:tab/>
        <w:t xml:space="preserve">A. Kadir, </w:t>
      </w:r>
      <w:r w:rsidRPr="00A447AA">
        <w:rPr>
          <w:i/>
          <w:iCs/>
          <w:noProof/>
          <w:szCs w:val="24"/>
        </w:rPr>
        <w:t>Pemrograman Database MySQL untuk pemula</w:t>
      </w:r>
      <w:r w:rsidRPr="00A447AA">
        <w:rPr>
          <w:noProof/>
          <w:szCs w:val="24"/>
        </w:rPr>
        <w:t>. Yogyakarta: Mediakom, 2013.</w:t>
      </w:r>
    </w:p>
    <w:p w:rsidR="0060126D" w:rsidRPr="00A447AA" w:rsidRDefault="0060126D" w:rsidP="0060126D">
      <w:pPr>
        <w:widowControl w:val="0"/>
        <w:autoSpaceDE w:val="0"/>
        <w:autoSpaceDN w:val="0"/>
        <w:adjustRightInd w:val="0"/>
        <w:ind w:left="640" w:hanging="640"/>
        <w:rPr>
          <w:noProof/>
          <w:szCs w:val="24"/>
        </w:rPr>
      </w:pPr>
      <w:r w:rsidRPr="00A447AA">
        <w:rPr>
          <w:noProof/>
          <w:szCs w:val="24"/>
        </w:rPr>
        <w:t>[10]</w:t>
      </w:r>
      <w:r w:rsidRPr="00A447AA">
        <w:rPr>
          <w:noProof/>
          <w:szCs w:val="24"/>
        </w:rPr>
        <w:tab/>
        <w:t xml:space="preserve">MADCOMS, </w:t>
      </w:r>
      <w:r w:rsidRPr="00A447AA">
        <w:rPr>
          <w:i/>
          <w:iCs/>
          <w:noProof/>
          <w:szCs w:val="24"/>
        </w:rPr>
        <w:t>Aplikasi Web Database Dengan Dreamweaver dan PHP–MySQL</w:t>
      </w:r>
      <w:r w:rsidRPr="00A447AA">
        <w:rPr>
          <w:noProof/>
          <w:szCs w:val="24"/>
        </w:rPr>
        <w:t>. Yogyakarta: C.V ANDI OFFSET, 2011.</w:t>
      </w:r>
    </w:p>
    <w:p w:rsidR="0060126D" w:rsidRPr="00A447AA" w:rsidRDefault="0060126D" w:rsidP="0060126D">
      <w:pPr>
        <w:widowControl w:val="0"/>
        <w:autoSpaceDE w:val="0"/>
        <w:autoSpaceDN w:val="0"/>
        <w:adjustRightInd w:val="0"/>
        <w:ind w:left="640" w:hanging="640"/>
        <w:rPr>
          <w:noProof/>
          <w:szCs w:val="24"/>
        </w:rPr>
      </w:pPr>
      <w:r w:rsidRPr="00A447AA">
        <w:rPr>
          <w:noProof/>
          <w:szCs w:val="24"/>
        </w:rPr>
        <w:t>[11]</w:t>
      </w:r>
      <w:r w:rsidRPr="00A447AA">
        <w:rPr>
          <w:noProof/>
          <w:szCs w:val="24"/>
        </w:rPr>
        <w:tab/>
        <w:t xml:space="preserve">Rosa A.S M. Shalahuddin, </w:t>
      </w:r>
      <w:r w:rsidRPr="00A447AA">
        <w:rPr>
          <w:i/>
          <w:iCs/>
          <w:noProof/>
          <w:szCs w:val="24"/>
        </w:rPr>
        <w:t>Rekayasa Perangkat Lunak Terstruktur dan Berorientasi Objek</w:t>
      </w:r>
      <w:r w:rsidRPr="00A447AA">
        <w:rPr>
          <w:noProof/>
          <w:szCs w:val="24"/>
        </w:rPr>
        <w:t>. Bandung: Informatika, 2013.</w:t>
      </w:r>
    </w:p>
    <w:p w:rsidR="0060126D" w:rsidRPr="00A447AA" w:rsidRDefault="0060126D" w:rsidP="0060126D">
      <w:pPr>
        <w:widowControl w:val="0"/>
        <w:autoSpaceDE w:val="0"/>
        <w:autoSpaceDN w:val="0"/>
        <w:adjustRightInd w:val="0"/>
        <w:ind w:left="640" w:hanging="640"/>
        <w:rPr>
          <w:noProof/>
          <w:szCs w:val="24"/>
        </w:rPr>
      </w:pPr>
      <w:r w:rsidRPr="00A447AA">
        <w:rPr>
          <w:noProof/>
          <w:szCs w:val="24"/>
        </w:rPr>
        <w:t>[12]</w:t>
      </w:r>
      <w:r w:rsidRPr="00A447AA">
        <w:rPr>
          <w:noProof/>
          <w:szCs w:val="24"/>
        </w:rPr>
        <w:tab/>
        <w:t xml:space="preserve">R. A.S and M. Shalahuddin, </w:t>
      </w:r>
      <w:r w:rsidRPr="00A447AA">
        <w:rPr>
          <w:i/>
          <w:iCs/>
          <w:noProof/>
          <w:szCs w:val="24"/>
        </w:rPr>
        <w:t>Rekayasa Perangkat Lunak Terstruktur dan Brorientasi Objek</w:t>
      </w:r>
      <w:r w:rsidRPr="00A447AA">
        <w:rPr>
          <w:noProof/>
          <w:szCs w:val="24"/>
        </w:rPr>
        <w:t>. Informatika Bandung, 2018.</w:t>
      </w:r>
    </w:p>
    <w:p w:rsidR="0060126D" w:rsidRPr="00A447AA" w:rsidRDefault="0060126D" w:rsidP="0060126D">
      <w:pPr>
        <w:widowControl w:val="0"/>
        <w:autoSpaceDE w:val="0"/>
        <w:autoSpaceDN w:val="0"/>
        <w:adjustRightInd w:val="0"/>
        <w:ind w:left="640" w:hanging="640"/>
        <w:rPr>
          <w:noProof/>
        </w:rPr>
      </w:pPr>
      <w:r w:rsidRPr="00A447AA">
        <w:rPr>
          <w:noProof/>
          <w:szCs w:val="24"/>
        </w:rPr>
        <w:t>[13]</w:t>
      </w:r>
      <w:r w:rsidRPr="00A447AA">
        <w:rPr>
          <w:noProof/>
          <w:szCs w:val="24"/>
        </w:rPr>
        <w:tab/>
        <w:t xml:space="preserve">I. Gunawan, “Kombinasi Algoritma Caesar Cipher dan Algoritma RSA untuk pengamanan File Dokumen dan Pesan Teks,” </w:t>
      </w:r>
      <w:r w:rsidRPr="00A447AA">
        <w:rPr>
          <w:i/>
          <w:iCs/>
          <w:noProof/>
          <w:szCs w:val="24"/>
        </w:rPr>
        <w:t>InfoTekJar (Jurnal Nas. Inform. dan Teknol. Jaringan)</w:t>
      </w:r>
      <w:r w:rsidRPr="00A447AA">
        <w:rPr>
          <w:noProof/>
          <w:szCs w:val="24"/>
        </w:rPr>
        <w:t>, vol. 2, no. 2, pp. 124–129, 2018, doi: 10.30743/infotekjar.v2i2.266.</w:t>
      </w:r>
    </w:p>
    <w:p w:rsidR="0060126D" w:rsidRPr="0060126D" w:rsidRDefault="0060126D" w:rsidP="0060126D">
      <w:r>
        <w:fldChar w:fldCharType="end"/>
      </w:r>
    </w:p>
    <w:sectPr w:rsidR="0060126D" w:rsidRPr="0060126D"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0A25" w:rsidRDefault="00900A25" w:rsidP="007D1230">
      <w:r>
        <w:separator/>
      </w:r>
    </w:p>
  </w:endnote>
  <w:endnote w:type="continuationSeparator" w:id="0">
    <w:p w:rsidR="00900A25" w:rsidRDefault="00900A25"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FDB" w:rsidRDefault="00643FDB" w:rsidP="00643FDB">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rsidR="004A4A45">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DF749B">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A45" w:rsidRDefault="004A4A45" w:rsidP="004A4A45">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DF749B">
          <w:rPr>
            <w:rFonts w:cstheme="minorHAnsi"/>
            <w:noProof/>
            <w:color w:val="000000" w:themeColor="text1"/>
            <w:sz w:val="18"/>
            <w:szCs w:val="18"/>
          </w:rPr>
          <w:t>9</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4A4A45"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0A25" w:rsidRDefault="00900A25" w:rsidP="007D1230">
      <w:r>
        <w:separator/>
      </w:r>
    </w:p>
  </w:footnote>
  <w:footnote w:type="continuationSeparator" w:id="0">
    <w:p w:rsidR="00900A25" w:rsidRDefault="00900A25"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C2F60CE"/>
    <w:multiLevelType w:val="hybridMultilevel"/>
    <w:tmpl w:val="335CB2CE"/>
    <w:lvl w:ilvl="0" w:tplc="81F2AEA0">
      <w:start w:val="1"/>
      <w:numFmt w:val="decimal"/>
      <w:lvlText w:val="%1."/>
      <w:lvlJc w:val="left"/>
      <w:pPr>
        <w:ind w:left="720" w:hanging="360"/>
      </w:pPr>
      <w:rPr>
        <w:rFonts w:ascii="Times New Roman" w:hAnsi="Times New Roman" w:cs="Times New Roman" w:hint="default"/>
        <w:b w:val="0"/>
        <w:i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F052E22"/>
    <w:multiLevelType w:val="hybridMultilevel"/>
    <w:tmpl w:val="DAE05798"/>
    <w:lvl w:ilvl="0" w:tplc="BC185D6A">
      <w:start w:val="1"/>
      <w:numFmt w:val="decimal"/>
      <w:pStyle w:val="gambar1"/>
      <w:lvlText w:val="Gambar %1."/>
      <w:lvlJc w:val="left"/>
      <w:pPr>
        <w:ind w:left="1080" w:hanging="360"/>
      </w:pPr>
      <w:rPr>
        <w:rFonts w:ascii="Times New Roman" w:eastAsiaTheme="minorHAnsi" w:hAnsi="Times New Roman" w:cstheme="minorBidi" w:hint="default"/>
        <w:b/>
        <w:i w:val="0"/>
        <w:color w:val="000000" w:themeColor="text1"/>
        <w:sz w:val="24"/>
        <w:szCs w:val="22"/>
        <w:lang w:val="id-ID"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28DC4BC1"/>
    <w:multiLevelType w:val="hybridMultilevel"/>
    <w:tmpl w:val="12F0FA7E"/>
    <w:lvl w:ilvl="0" w:tplc="0328872C">
      <w:start w:val="1"/>
      <w:numFmt w:val="decimal"/>
      <w:pStyle w:val="Gambar2"/>
      <w:lvlText w:val="Gambar %1"/>
      <w:lvlJc w:val="left"/>
      <w:pPr>
        <w:ind w:left="360" w:hanging="360"/>
      </w:pPr>
      <w:rPr>
        <w:rFonts w:ascii="Times New Roman" w:hAnsi="Times New Roman" w:cs="Times New Roman" w:hint="default"/>
        <w:b/>
        <w:bCs/>
        <w:i w:val="0"/>
        <w:spacing w:val="0"/>
        <w:w w:val="100"/>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BCA2720"/>
    <w:multiLevelType w:val="hybridMultilevel"/>
    <w:tmpl w:val="1F7C2714"/>
    <w:lvl w:ilvl="0" w:tplc="9CE0EE42">
      <w:start w:val="1"/>
      <w:numFmt w:val="upperLetter"/>
      <w:lvlText w:val="%1."/>
      <w:lvlJc w:val="left"/>
      <w:pPr>
        <w:ind w:left="1440" w:hanging="360"/>
      </w:pPr>
      <w:rPr>
        <w:rFonts w:ascii="Times New Roman" w:hAnsi="Times New Roman" w:cs="Times New Roman" w:hint="default"/>
        <w:b/>
        <w:i w:val="0"/>
        <w:sz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3086550"/>
    <w:multiLevelType w:val="hybridMultilevel"/>
    <w:tmpl w:val="10025A62"/>
    <w:lvl w:ilvl="0" w:tplc="04210019">
      <w:start w:val="1"/>
      <w:numFmt w:val="lowerLetter"/>
      <w:lvlText w:val="%1."/>
      <w:lvlJc w:val="left"/>
      <w:pPr>
        <w:ind w:left="1146" w:hanging="360"/>
      </w:pPr>
      <w:rPr>
        <w:rFonts w:hint="default"/>
        <w:b w:val="0"/>
        <w:i w:val="0"/>
        <w:sz w:val="24"/>
        <w:u w:val="none"/>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2">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BA9097D"/>
    <w:multiLevelType w:val="hybridMultilevel"/>
    <w:tmpl w:val="ACCA772E"/>
    <w:lvl w:ilvl="0" w:tplc="FFC6E4D0">
      <w:start w:val="2"/>
      <w:numFmt w:val="upperLetter"/>
      <w:lvlText w:val="%1."/>
      <w:lvlJc w:val="left"/>
      <w:pPr>
        <w:ind w:left="720" w:hanging="360"/>
      </w:pPr>
      <w:rPr>
        <w:rFonts w:hint="default"/>
        <w:b/>
        <w:i w:val="0"/>
      </w:rPr>
    </w:lvl>
    <w:lvl w:ilvl="1" w:tplc="04090019">
      <w:start w:val="1"/>
      <w:numFmt w:val="lowerLetter"/>
      <w:lvlText w:val="%2."/>
      <w:lvlJc w:val="left"/>
      <w:pPr>
        <w:ind w:left="1440" w:hanging="360"/>
      </w:pPr>
    </w:lvl>
    <w:lvl w:ilvl="2" w:tplc="04210019">
      <w:start w:val="1"/>
      <w:numFmt w:val="lowerLetter"/>
      <w:lvlText w:val="%3."/>
      <w:lvlJc w:val="left"/>
      <w:pPr>
        <w:ind w:left="2340" w:hanging="360"/>
      </w:pPr>
      <w:rPr>
        <w:rFonts w:hint="default"/>
        <w:i w:val="0"/>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958A68C8">
      <w:start w:val="2"/>
      <w:numFmt w:val="decimal"/>
      <w:lvlText w:val="%6"/>
      <w:lvlJc w:val="left"/>
      <w:pPr>
        <w:ind w:left="4500" w:hanging="360"/>
      </w:pPr>
      <w:rPr>
        <w:rFonts w:hint="default"/>
      </w:rPr>
    </w:lvl>
    <w:lvl w:ilvl="6" w:tplc="5E7E8C16">
      <w:start w:val="1"/>
      <w:numFmt w:val="decimal"/>
      <w:lvlText w:val="%7)"/>
      <w:lvlJc w:val="left"/>
      <w:pPr>
        <w:ind w:left="5040" w:hanging="360"/>
      </w:pPr>
      <w:rPr>
        <w:rFonts w:hint="default"/>
        <w:i w:val="0"/>
      </w:rPr>
    </w:lvl>
    <w:lvl w:ilvl="7" w:tplc="14F0C1BC">
      <w:start w:val="1"/>
      <w:numFmt w:val="bullet"/>
      <w:lvlText w:val="-"/>
      <w:lvlJc w:val="left"/>
      <w:pPr>
        <w:ind w:left="5760" w:hanging="360"/>
      </w:pPr>
      <w:rPr>
        <w:rFonts w:ascii="Times New Roman" w:eastAsiaTheme="minorHAnsi" w:hAnsi="Times New Roman" w:cs="Times New Roman" w:hint="default"/>
        <w:b/>
      </w:rPr>
    </w:lvl>
    <w:lvl w:ilvl="8" w:tplc="0409001B" w:tentative="1">
      <w:start w:val="1"/>
      <w:numFmt w:val="lowerRoman"/>
      <w:lvlText w:val="%9."/>
      <w:lvlJc w:val="right"/>
      <w:pPr>
        <w:ind w:left="6480" w:hanging="180"/>
      </w:pPr>
    </w:lvl>
  </w:abstractNum>
  <w:abstractNum w:abstractNumId="17">
    <w:nsid w:val="403A22D9"/>
    <w:multiLevelType w:val="hybridMultilevel"/>
    <w:tmpl w:val="39EC9610"/>
    <w:lvl w:ilvl="0" w:tplc="B180E7F8">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29D1CB6"/>
    <w:multiLevelType w:val="hybridMultilevel"/>
    <w:tmpl w:val="993C3A0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E1051CC"/>
    <w:multiLevelType w:val="hybridMultilevel"/>
    <w:tmpl w:val="BE7AF71A"/>
    <w:lvl w:ilvl="0" w:tplc="7B12DA34">
      <w:start w:val="1"/>
      <w:numFmt w:val="decimal"/>
      <w:pStyle w:val="Tabel3"/>
      <w:lvlText w:val="Tabel %1"/>
      <w:lvlJc w:val="left"/>
      <w:pPr>
        <w:ind w:left="360" w:hanging="360"/>
      </w:pPr>
      <w:rPr>
        <w:rFonts w:ascii="Times New Roman" w:hAnsi="Times New Roman" w:cs="Times New Roman" w:hint="default"/>
        <w:b/>
        <w:bCs/>
        <w:i w:val="0"/>
        <w:iCs w:val="0"/>
        <w:spacing w:val="0"/>
        <w:w w:val="100"/>
        <w:sz w:val="24"/>
        <w:szCs w:val="22"/>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6F1B3DB1"/>
    <w:multiLevelType w:val="hybridMultilevel"/>
    <w:tmpl w:val="E6F842E0"/>
    <w:lvl w:ilvl="0" w:tplc="04210019">
      <w:start w:val="1"/>
      <w:numFmt w:val="lowerLetter"/>
      <w:lvlText w:val="%1."/>
      <w:lvlJc w:val="left"/>
      <w:pPr>
        <w:ind w:left="1146" w:hanging="360"/>
      </w:pPr>
      <w:rPr>
        <w:rFonts w:hint="default"/>
        <w:b w:val="0"/>
        <w:i w:val="0"/>
        <w:sz w:val="24"/>
        <w:u w:val="none"/>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4">
    <w:nsid w:val="71D428A5"/>
    <w:multiLevelType w:val="hybridMultilevel"/>
    <w:tmpl w:val="6202809A"/>
    <w:lvl w:ilvl="0" w:tplc="4328BD28">
      <w:start w:val="1"/>
      <w:numFmt w:val="decimal"/>
      <w:lvlText w:val="2.%1"/>
      <w:lvlJc w:val="left"/>
      <w:pPr>
        <w:ind w:left="720" w:hanging="360"/>
      </w:pPr>
      <w:rPr>
        <w:rFonts w:ascii="Times New Roman" w:hAnsi="Times New Roman" w:cs="Times New Roman" w:hint="default"/>
        <w:b/>
        <w:bCs/>
        <w:i w:val="0"/>
        <w:spacing w:val="-6"/>
        <w:w w:val="99"/>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6">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num>
  <w:num w:numId="2">
    <w:abstractNumId w:val="13"/>
  </w:num>
  <w:num w:numId="3">
    <w:abstractNumId w:val="5"/>
  </w:num>
  <w:num w:numId="4">
    <w:abstractNumId w:val="2"/>
  </w:num>
  <w:num w:numId="5">
    <w:abstractNumId w:val="21"/>
  </w:num>
  <w:num w:numId="6">
    <w:abstractNumId w:val="0"/>
  </w:num>
  <w:num w:numId="7">
    <w:abstractNumId w:val="1"/>
  </w:num>
  <w:num w:numId="8">
    <w:abstractNumId w:val="15"/>
  </w:num>
  <w:num w:numId="9">
    <w:abstractNumId w:val="10"/>
  </w:num>
  <w:num w:numId="10">
    <w:abstractNumId w:val="18"/>
  </w:num>
  <w:num w:numId="11">
    <w:abstractNumId w:val="14"/>
  </w:num>
  <w:num w:numId="12">
    <w:abstractNumId w:val="6"/>
  </w:num>
  <w:num w:numId="13">
    <w:abstractNumId w:val="25"/>
  </w:num>
  <w:num w:numId="14">
    <w:abstractNumId w:val="12"/>
  </w:num>
  <w:num w:numId="15">
    <w:abstractNumId w:val="22"/>
  </w:num>
  <w:num w:numId="16">
    <w:abstractNumId w:val="9"/>
  </w:num>
  <w:num w:numId="17">
    <w:abstractNumId w:val="7"/>
  </w:num>
  <w:num w:numId="18">
    <w:abstractNumId w:val="24"/>
  </w:num>
  <w:num w:numId="19">
    <w:abstractNumId w:val="8"/>
  </w:num>
  <w:num w:numId="20">
    <w:abstractNumId w:val="4"/>
  </w:num>
  <w:num w:numId="21">
    <w:abstractNumId w:val="19"/>
  </w:num>
  <w:num w:numId="22">
    <w:abstractNumId w:val="20"/>
  </w:num>
  <w:num w:numId="23">
    <w:abstractNumId w:val="16"/>
  </w:num>
  <w:num w:numId="24">
    <w:abstractNumId w:val="17"/>
  </w:num>
  <w:num w:numId="25">
    <w:abstractNumId w:val="23"/>
  </w:num>
  <w:num w:numId="26">
    <w:abstractNumId w:val="11"/>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713F1"/>
    <w:rsid w:val="000A34D2"/>
    <w:rsid w:val="000C1D89"/>
    <w:rsid w:val="000C2422"/>
    <w:rsid w:val="000C503A"/>
    <w:rsid w:val="0017593E"/>
    <w:rsid w:val="001E2175"/>
    <w:rsid w:val="002269B6"/>
    <w:rsid w:val="00234527"/>
    <w:rsid w:val="002617A6"/>
    <w:rsid w:val="00295519"/>
    <w:rsid w:val="002B7E4E"/>
    <w:rsid w:val="002C3CB7"/>
    <w:rsid w:val="002D6036"/>
    <w:rsid w:val="002F2B2E"/>
    <w:rsid w:val="00367A63"/>
    <w:rsid w:val="00384F3B"/>
    <w:rsid w:val="003874D1"/>
    <w:rsid w:val="003966E8"/>
    <w:rsid w:val="00445866"/>
    <w:rsid w:val="004800DA"/>
    <w:rsid w:val="004A4A45"/>
    <w:rsid w:val="004D3356"/>
    <w:rsid w:val="005361D3"/>
    <w:rsid w:val="005B19D4"/>
    <w:rsid w:val="0060126D"/>
    <w:rsid w:val="00613020"/>
    <w:rsid w:val="00617518"/>
    <w:rsid w:val="00631C90"/>
    <w:rsid w:val="00643FDB"/>
    <w:rsid w:val="00760A24"/>
    <w:rsid w:val="00790D21"/>
    <w:rsid w:val="007D1230"/>
    <w:rsid w:val="008702A4"/>
    <w:rsid w:val="00900A25"/>
    <w:rsid w:val="00912DE8"/>
    <w:rsid w:val="009B629B"/>
    <w:rsid w:val="00A2124E"/>
    <w:rsid w:val="00AA2A4B"/>
    <w:rsid w:val="00AC3E13"/>
    <w:rsid w:val="00C252F2"/>
    <w:rsid w:val="00C9401A"/>
    <w:rsid w:val="00D0361D"/>
    <w:rsid w:val="00D342AD"/>
    <w:rsid w:val="00D90AD6"/>
    <w:rsid w:val="00DD0E8F"/>
    <w:rsid w:val="00DF749B"/>
    <w:rsid w:val="00E100F2"/>
    <w:rsid w:val="00E4010A"/>
    <w:rsid w:val="00E77C68"/>
    <w:rsid w:val="00E87FEE"/>
    <w:rsid w:val="00E90326"/>
    <w:rsid w:val="00EA7E17"/>
    <w:rsid w:val="00ED7C05"/>
    <w:rsid w:val="00F317E7"/>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DC610EF-A04E-41DC-B8BB-5728EF4C4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Body of text,List Paragraph1,Body of text+1,Body of text+2,Body of text+3,List Paragraph11,Medium Grid 1 - Accent 21,Colorful List - Accent 11,sub-section,soal jawab,POINT,bab II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Body of text Char,List Paragraph1 Char,Body of text+1 Char,Body of text+2 Char,Body of text+3 Char,List Paragraph11 Char,Medium Grid 1 - Accent 21 Char,Colorful List - Accent 11 Char,sub-section Char,soal jawab Char"/>
    <w:link w:val="ListParagraph"/>
    <w:uiPriority w:val="34"/>
    <w:qFormat/>
    <w:rsid w:val="00631C90"/>
    <w:rPr>
      <w:rFonts w:ascii="Times New Roman" w:eastAsia="Times New Roman" w:hAnsi="Times New Roman" w:cs="Times New Roman"/>
      <w:lang w:val="en-GB" w:eastAsia="en-GB"/>
    </w:rPr>
  </w:style>
  <w:style w:type="paragraph" w:customStyle="1" w:styleId="Gambar2">
    <w:name w:val="Gambar 2"/>
    <w:basedOn w:val="Normal"/>
    <w:link w:val="Gambar2Char"/>
    <w:qFormat/>
    <w:rsid w:val="00631C90"/>
    <w:pPr>
      <w:numPr>
        <w:numId w:val="17"/>
      </w:numPr>
      <w:jc w:val="center"/>
    </w:pPr>
    <w:rPr>
      <w:rFonts w:eastAsiaTheme="minorHAnsi" w:cstheme="minorBidi"/>
      <w:sz w:val="24"/>
      <w:szCs w:val="22"/>
      <w:lang w:val="id-ID"/>
    </w:rPr>
  </w:style>
  <w:style w:type="character" w:customStyle="1" w:styleId="Gambar2Char">
    <w:name w:val="Gambar 2 Char"/>
    <w:basedOn w:val="DefaultParagraphFont"/>
    <w:link w:val="Gambar2"/>
    <w:rsid w:val="00631C90"/>
    <w:rPr>
      <w:rFonts w:ascii="Times New Roman" w:hAnsi="Times New Roman"/>
      <w:sz w:val="24"/>
    </w:rPr>
  </w:style>
  <w:style w:type="paragraph" w:customStyle="1" w:styleId="gambar1">
    <w:name w:val="gambar1"/>
    <w:basedOn w:val="ListParagraph"/>
    <w:link w:val="gambar1Char"/>
    <w:qFormat/>
    <w:rsid w:val="00631C90"/>
    <w:pPr>
      <w:numPr>
        <w:numId w:val="20"/>
      </w:numPr>
      <w:tabs>
        <w:tab w:val="left" w:pos="3261"/>
      </w:tabs>
      <w:ind w:firstLine="1188"/>
    </w:pPr>
    <w:rPr>
      <w:color w:val="000000" w:themeColor="text1"/>
      <w:sz w:val="24"/>
    </w:rPr>
  </w:style>
  <w:style w:type="character" w:customStyle="1" w:styleId="gambar1Char">
    <w:name w:val="gambar1 Char"/>
    <w:basedOn w:val="ListParagraphChar"/>
    <w:link w:val="gambar1"/>
    <w:rsid w:val="00631C90"/>
    <w:rPr>
      <w:rFonts w:ascii="Times New Roman" w:eastAsia="Times New Roman" w:hAnsi="Times New Roman" w:cs="Times New Roman"/>
      <w:color w:val="000000" w:themeColor="text1"/>
      <w:sz w:val="24"/>
      <w:lang w:val="en-GB" w:eastAsia="en-GB"/>
    </w:rPr>
  </w:style>
  <w:style w:type="paragraph" w:customStyle="1" w:styleId="Tabel3">
    <w:name w:val="Tabel 3"/>
    <w:basedOn w:val="Normal"/>
    <w:link w:val="Tabel3Char"/>
    <w:qFormat/>
    <w:rsid w:val="00631C90"/>
    <w:pPr>
      <w:numPr>
        <w:numId w:val="22"/>
      </w:numPr>
      <w:spacing w:line="360" w:lineRule="auto"/>
      <w:jc w:val="both"/>
    </w:pPr>
    <w:rPr>
      <w:rFonts w:eastAsiaTheme="minorHAnsi" w:cstheme="minorBidi"/>
      <w:sz w:val="24"/>
      <w:szCs w:val="22"/>
      <w:lang w:val="id-ID"/>
    </w:rPr>
  </w:style>
  <w:style w:type="character" w:customStyle="1" w:styleId="Tabel3Char">
    <w:name w:val="Tabel 3 Char"/>
    <w:basedOn w:val="DefaultParagraphFont"/>
    <w:link w:val="Tabel3"/>
    <w:rsid w:val="00631C9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ED0FE-2154-4B76-9D0F-C60BEC0FA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Pages>
  <Words>3023</Words>
  <Characters>1723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7</cp:revision>
  <dcterms:created xsi:type="dcterms:W3CDTF">2021-10-08T00:42:00Z</dcterms:created>
  <dcterms:modified xsi:type="dcterms:W3CDTF">2022-09-09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